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6920AA41"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w:t>
      </w:r>
      <w:r w:rsidR="00B66C3E">
        <w:t>,</w:t>
      </w:r>
      <w:r w:rsidRPr="00BE115F">
        <w:t xml:space="preserve">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6E8F8E76"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FF60E0">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an Vliet","given":"Michelle T. H."},{"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2378B0">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 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2378B0">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2378B0">
        <w:rPr>
          <w:rFonts w:ascii="Cambria Math" w:hAnsi="Cambria Math" w:cs="Cambria Math"/>
        </w:rPr>
        <w:instrText>∼</w:instrText>
      </w:r>
      <w:r w:rsidR="002378B0">
        <w:instrText xml:space="preserve">50km by </w:instrText>
      </w:r>
      <w:r w:rsidR="002378B0">
        <w:rPr>
          <w:rFonts w:ascii="Cambria Math" w:hAnsi="Cambria Math" w:cs="Cambria Math"/>
        </w:rPr>
        <w:instrText>∼</w:instrText>
      </w:r>
      <w:r w:rsidR="002378B0">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2378B0">
        <w:rPr>
          <w:rFonts w:ascii="Cambria Math" w:hAnsi="Cambria Math" w:cs="Cambria Math"/>
        </w:rPr>
        <w:instrText>∼</w:instrText>
      </w:r>
      <w:r w:rsidR="002378B0">
        <w:instrText xml:space="preserve">10km by </w:instrText>
      </w:r>
      <w:r w:rsidR="002378B0">
        <w:rPr>
          <w:rFonts w:ascii="Cambria Math" w:hAnsi="Cambria Math" w:cs="Cambria Math"/>
        </w:rPr>
        <w:instrText>∼</w:instrText>
      </w:r>
      <w:r w:rsidR="002378B0">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Van Beek","given":"Ludovicus P. H."}],"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42EB3578"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 xml:space="preserve">Other studies, such as </w:t>
      </w:r>
      <w:r w:rsidR="00A96962">
        <w:t>World Resources Institute (</w:t>
      </w:r>
      <w:r w:rsidR="00581FEA">
        <w:t>WRI</w:t>
      </w:r>
      <w:r w:rsidR="00A96962">
        <w:t>)</w:t>
      </w:r>
      <w:r w:rsidR="00581FEA">
        <w:t xml:space="preserve">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025848" w:rsidRPr="007700B1">
        <w:t xml:space="preserve">Table </w:t>
      </w:r>
      <w:r w:rsidR="00025848" w:rsidRPr="00025848">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39D35C1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2378B0">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7A31BF90" w:rsidR="003E6F12" w:rsidRPr="007700B1" w:rsidRDefault="003E6F12" w:rsidP="00F735E1">
      <w:pPr>
        <w:pStyle w:val="Caption"/>
        <w:keepNext/>
        <w:jc w:val="center"/>
        <w:rPr>
          <w:i w:val="0"/>
          <w:iCs w:val="0"/>
        </w:rPr>
      </w:pPr>
      <w:bookmarkStart w:id="0"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025848">
        <w:rPr>
          <w:i w:val="0"/>
          <w:iCs w:val="0"/>
          <w:noProof/>
        </w:rPr>
        <w:t>1</w:t>
      </w:r>
      <w:r w:rsidR="00F84DD0" w:rsidRPr="007700B1">
        <w:rPr>
          <w:i w:val="0"/>
          <w:iCs w:val="0"/>
          <w:noProof/>
        </w:rPr>
        <w:fldChar w:fldCharType="end"/>
      </w:r>
      <w:bookmarkEnd w:id="0"/>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06F7562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2378B0">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orld Resources Institute (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447858E0"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D07143">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an Vuuren","given":"Detlef P."},{"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00025848" w:rsidRPr="007700B1">
        <w:t xml:space="preserve">Figure </w:t>
      </w:r>
      <w:r w:rsidR="00025848" w:rsidRPr="00025848">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2FC21713" w:rsidR="004A29AA" w:rsidRPr="007700B1" w:rsidRDefault="004A29AA" w:rsidP="004A29AA">
      <w:pPr>
        <w:pStyle w:val="Caption"/>
        <w:rPr>
          <w:i w:val="0"/>
          <w:iCs w:val="0"/>
        </w:rPr>
      </w:pPr>
      <w:bookmarkStart w:id="1"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025848">
        <w:rPr>
          <w:i w:val="0"/>
          <w:iCs w:val="0"/>
          <w:noProof/>
        </w:rPr>
        <w:t>1</w:t>
      </w:r>
      <w:r w:rsidRPr="007700B1">
        <w:rPr>
          <w:i w:val="0"/>
          <w:iCs w:val="0"/>
          <w:noProof/>
        </w:rPr>
        <w:fldChar w:fldCharType="end"/>
      </w:r>
      <w:bookmarkEnd w:id="1"/>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01287718"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2" w:name="_Hlk100326906"/>
      <w:r w:rsidRPr="007700B1">
        <w:t xml:space="preserve">domestic, mining, power generation, industry, and livestock sectors </w:t>
      </w:r>
      <w:bookmarkEnd w:id="2"/>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025848" w:rsidRPr="007700B1">
        <w:t xml:space="preserve">Figure </w:t>
      </w:r>
      <w:r w:rsidR="00025848" w:rsidRPr="00025848">
        <w:rPr>
          <w:noProof/>
        </w:rPr>
        <w:t>2</w:t>
      </w:r>
      <w:r w:rsidR="00FE6382" w:rsidRPr="007700B1">
        <w:rPr>
          <w:highlight w:val="yellow"/>
        </w:rPr>
        <w:fldChar w:fldCharType="end"/>
      </w:r>
      <w:r w:rsidR="009E4A56">
        <w:t>.</w:t>
      </w:r>
      <w:r w:rsidR="00E520A0">
        <w:t xml:space="preserve"> </w:t>
      </w:r>
      <w:bookmarkStart w:id="3"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3"/>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025848" w:rsidRPr="007700B1">
        <w:t xml:space="preserve">Figure </w:t>
      </w:r>
      <w:r w:rsidR="00025848" w:rsidRPr="00025848">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4"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4"/>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0F52FFD1" w:rsidR="00AC181B" w:rsidRPr="007700B1" w:rsidRDefault="00C31566" w:rsidP="00AC181B">
      <w:pPr>
        <w:pStyle w:val="Caption"/>
        <w:rPr>
          <w:i w:val="0"/>
          <w:iCs w:val="0"/>
        </w:rPr>
      </w:pPr>
      <w:bookmarkStart w:id="5"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025848">
        <w:rPr>
          <w:i w:val="0"/>
          <w:iCs w:val="0"/>
          <w:noProof/>
        </w:rPr>
        <w:t>2</w:t>
      </w:r>
      <w:r w:rsidR="00B059B3" w:rsidRPr="007700B1">
        <w:rPr>
          <w:i w:val="0"/>
          <w:iCs w:val="0"/>
          <w:noProof/>
        </w:rPr>
        <w:fldChar w:fldCharType="end"/>
      </w:r>
      <w:bookmarkEnd w:id="5"/>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5B13679F" w:rsidR="0034188E" w:rsidRPr="007700B1" w:rsidRDefault="0034188E" w:rsidP="0034188E">
      <w:pPr>
        <w:pStyle w:val="Caption"/>
        <w:rPr>
          <w:i w:val="0"/>
          <w:iCs w:val="0"/>
        </w:rPr>
      </w:pPr>
      <w:bookmarkStart w:id="6"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025848">
        <w:rPr>
          <w:i w:val="0"/>
          <w:iCs w:val="0"/>
          <w:noProof/>
        </w:rPr>
        <w:t>3</w:t>
      </w:r>
      <w:r w:rsidR="00B059B3" w:rsidRPr="007700B1">
        <w:rPr>
          <w:i w:val="0"/>
          <w:iCs w:val="0"/>
          <w:noProof/>
        </w:rPr>
        <w:fldChar w:fldCharType="end"/>
      </w:r>
      <w:bookmarkEnd w:id="6"/>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4B25BEDB"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025848" w:rsidRPr="007700B1">
        <w:rPr>
          <w:color w:val="1F497D" w:themeColor="text2"/>
        </w:rPr>
        <w:t>(</w:t>
      </w:r>
      <w:r w:rsidR="00025848">
        <w:rPr>
          <w:noProof/>
          <w:color w:val="1F497D" w:themeColor="text2"/>
        </w:rPr>
        <w:t>1</w:t>
      </w:r>
      <w:r w:rsidR="00025848"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025848" w:rsidRPr="00025848">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000000"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75C568D0" w:rsidR="00F11496" w:rsidRPr="007700B1" w:rsidRDefault="00F11496" w:rsidP="00962770">
            <w:pPr>
              <w:pStyle w:val="Equation"/>
              <w:jc w:val="right"/>
            </w:pPr>
            <w:bookmarkStart w:id="7"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w:t>
            </w:r>
            <w:r w:rsidRPr="007700B1">
              <w:rPr>
                <w:color w:val="1F497D" w:themeColor="text2"/>
              </w:rPr>
              <w:fldChar w:fldCharType="end"/>
            </w:r>
            <w:r w:rsidRPr="007700B1">
              <w:rPr>
                <w:color w:val="1F497D" w:themeColor="text2"/>
              </w:rPr>
              <w:t>)</w:t>
            </w:r>
            <w:bookmarkEnd w:id="7"/>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000000"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25E89AB8" w:rsidR="00F11496" w:rsidRPr="007700B1" w:rsidRDefault="00F11496" w:rsidP="003204A3">
            <w:pPr>
              <w:pStyle w:val="Equation"/>
              <w:jc w:val="right"/>
            </w:pPr>
            <w:bookmarkStart w:id="8"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w:t>
            </w:r>
            <w:r w:rsidRPr="007700B1">
              <w:rPr>
                <w:color w:val="1F497D" w:themeColor="text2"/>
              </w:rPr>
              <w:fldChar w:fldCharType="end"/>
            </w:r>
            <w:r w:rsidRPr="007700B1">
              <w:rPr>
                <w:color w:val="1F497D" w:themeColor="text2"/>
              </w:rPr>
              <w:t>)</w:t>
            </w:r>
            <w:bookmarkEnd w:id="8"/>
          </w:p>
        </w:tc>
      </w:tr>
    </w:tbl>
    <w:p w14:paraId="0756BD10" w14:textId="0B7E6DB5" w:rsidR="006A42F1" w:rsidRDefault="00A54E0F" w:rsidP="006A42F1">
      <w:bookmarkStart w:id="9"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9"/>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67BB9230"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46DEE9D5"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69437AAC"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03D0DF85"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000000"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1CB9E882"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000000"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07C5C235"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0" w:name="_Hlk101444236"/>
          </w:p>
        </w:tc>
        <w:tc>
          <w:tcPr>
            <w:tcW w:w="7882" w:type="dxa"/>
          </w:tcPr>
          <w:p w14:paraId="61D57950" w14:textId="16876F4A" w:rsidR="00F65042" w:rsidRPr="007700B1" w:rsidRDefault="00000000"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4306B62D"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9</w:t>
            </w:r>
            <w:r w:rsidRPr="007700B1">
              <w:rPr>
                <w:color w:val="1F497D" w:themeColor="text2"/>
              </w:rPr>
              <w:fldChar w:fldCharType="end"/>
            </w:r>
            <w:r w:rsidRPr="007700B1">
              <w:rPr>
                <w:color w:val="1F497D" w:themeColor="text2"/>
              </w:rPr>
              <w:t>)</w:t>
            </w:r>
          </w:p>
        </w:tc>
      </w:tr>
      <w:bookmarkEnd w:id="10"/>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000000"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33ED2EC6"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3D48B8AE"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025848">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20FD3DB0"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025848">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185EDFBF" w14:textId="77777777" w:rsidR="005716F0" w:rsidRDefault="005716F0" w:rsidP="005135A9">
      <w:pPr>
        <w:shd w:val="clear" w:color="auto" w:fill="FFFFFF"/>
        <w:spacing w:after="158"/>
        <w:jc w:val="left"/>
        <w:rPr>
          <w:rFonts w:asciiTheme="minorHAnsi" w:hAnsiTheme="minorHAnsi" w:cstheme="minorHAnsi"/>
          <w:color w:val="333333"/>
          <w:sz w:val="23"/>
          <w:szCs w:val="23"/>
          <w:lang w:val="en-US" w:eastAsia="en-US"/>
        </w:rPr>
      </w:pP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000000"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6A25BB4A"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025848">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11" w:name="_Hlk118051506"/>
          </w:p>
        </w:tc>
        <w:tc>
          <w:tcPr>
            <w:tcW w:w="6982" w:type="dxa"/>
          </w:tcPr>
          <w:p w14:paraId="1BD72057" w14:textId="64DD8C6F" w:rsidR="00015D5C" w:rsidRPr="007700B1" w:rsidRDefault="00000000"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4A5B3F7C"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025848">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11"/>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045DD4C7"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000000"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3CC012C5"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6</w:t>
            </w:r>
            <w:r w:rsidRPr="007700B1">
              <w:rPr>
                <w:color w:val="1F497D" w:themeColor="text2"/>
              </w:rPr>
              <w:fldChar w:fldCharType="end"/>
            </w:r>
            <w:r w:rsidRPr="007700B1">
              <w:rPr>
                <w:color w:val="1F497D" w:themeColor="text2"/>
              </w:rPr>
              <w:t>)</w:t>
            </w:r>
          </w:p>
        </w:tc>
      </w:tr>
    </w:tbl>
    <w:p w14:paraId="14E08637" w14:textId="3951BE50"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6B16C767"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5F3ECCDF"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292742EF"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w:t>
      </w:r>
      <w:r w:rsidR="00A96962">
        <w:rPr>
          <w:rFonts w:ascii="Source Sans Pro" w:hAnsi="Source Sans Pro"/>
          <w:color w:val="333333"/>
          <w:sz w:val="23"/>
          <w:szCs w:val="23"/>
        </w:rPr>
        <w:t xml:space="preserve"> (18</w:t>
      </w:r>
      <w:r w:rsidR="00A96962" w:rsidRPr="00B075CD">
        <w:rPr>
          <w:rFonts w:ascii="Source Sans Pro" w:hAnsi="Source Sans Pro"/>
          <w:color w:val="333333"/>
          <w:sz w:val="23"/>
          <w:szCs w:val="23"/>
          <w:vertAlign w:val="superscript"/>
        </w:rPr>
        <w:t>o</w:t>
      </w:r>
      <w:r w:rsidR="00A96962">
        <w:rPr>
          <w:rFonts w:ascii="Source Sans Pro" w:hAnsi="Source Sans Pro"/>
          <w:color w:val="333333"/>
          <w:sz w:val="23"/>
          <w:szCs w:val="23"/>
        </w:rPr>
        <w:t>C -</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sidRPr="00B075CD">
        <w:rPr>
          <w:rFonts w:ascii="Source Sans Pro" w:hAnsi="Source Sans Pro"/>
          <w:color w:val="333333"/>
          <w:sz w:val="23"/>
          <w:szCs w:val="23"/>
        </w:rPr>
        <w:t>)</w:t>
      </w:r>
      <w:r w:rsidRPr="007700B1">
        <w:rPr>
          <w:rFonts w:ascii="Source Sans Pro" w:hAnsi="Source Sans Pro"/>
          <w:color w:val="333333"/>
          <w:sz w:val="23"/>
          <w:szCs w:val="23"/>
        </w:rPr>
        <w:t> across all days where temperature is less than 18 degrees Celsius. CDD is the sum of </w:t>
      </w:r>
      <w:r w:rsidR="00A96962">
        <w:rPr>
          <w:rFonts w:ascii="Source Sans Pro" w:hAnsi="Source Sans Pro"/>
          <w:color w:val="333333"/>
          <w:sz w:val="23"/>
          <w:szCs w:val="23"/>
        </w:rPr>
        <w:t>(</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Pr>
          <w:rFonts w:ascii="Source Sans Pro" w:hAnsi="Source Sans Pro"/>
          <w:color w:val="333333"/>
          <w:sz w:val="23"/>
          <w:szCs w:val="23"/>
        </w:rPr>
        <w:t xml:space="preserve"> –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 xml:space="preserve">C) </w:t>
      </w:r>
      <w:r w:rsidRPr="007700B1">
        <w:rPr>
          <w:rFonts w:ascii="Source Sans Pro" w:hAnsi="Source Sans Pro"/>
          <w:color w:val="333333"/>
          <w:sz w:val="23"/>
          <w:szCs w:val="23"/>
        </w:rPr>
        <w:t>across all days where temperature is greater than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r w:rsidRPr="007700B1">
        <w:rPr>
          <w:rFonts w:ascii="Source Sans Pro" w:hAnsi="Source Sans Pro"/>
          <w:color w:val="333333"/>
          <w:sz w:val="23"/>
          <w:szCs w:val="23"/>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623F929B"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w:t>
      </w:r>
      <w:r w:rsidR="00D765C4">
        <w:rPr>
          <w:rFonts w:ascii="Source Sans Pro" w:hAnsi="Source Sans Pro"/>
          <w:color w:val="333333"/>
          <w:sz w:val="23"/>
          <w:szCs w:val="23"/>
        </w:rPr>
        <w:t xml:space="preserve"> (leaving only CDD) </w:t>
      </w:r>
      <w:r w:rsidRPr="007700B1">
        <w:rPr>
          <w:rFonts w:ascii="Source Sans Pro" w:hAnsi="Source Sans Pro"/>
          <w:color w:val="333333"/>
          <w:sz w:val="23"/>
          <w:szCs w:val="23"/>
        </w:rPr>
        <w:t>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2E50AAE"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000000"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367DF61E"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2291CDA1"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w:t>
      </w:r>
      <w:r w:rsidR="00D765C4">
        <w:rPr>
          <w:rFonts w:ascii="Source Sans Pro" w:hAnsi="Source Sans Pro"/>
          <w:color w:val="333333"/>
          <w:sz w:val="23"/>
          <w:szCs w:val="23"/>
        </w:rPr>
        <w:t xml:space="preserve"> (leaving only HDD)</w:t>
      </w:r>
      <w:r w:rsidRPr="007700B1">
        <w:rPr>
          <w:rFonts w:ascii="Source Sans Pro" w:hAnsi="Source Sans Pro"/>
          <w:color w:val="333333"/>
          <w:sz w:val="23"/>
          <w:szCs w:val="23"/>
        </w:rPr>
        <w:t xml:space="preserve">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40642442"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01E1C060"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26D13A0C"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bookmarkStart w:id="12" w:name="_Hlk124848386"/>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w:t>
      </w:r>
      <w:r w:rsidR="00B77C52">
        <w:rPr>
          <w:rFonts w:ascii="Source Sans Pro" w:hAnsi="Source Sans Pro"/>
          <w:color w:val="333333"/>
          <w:sz w:val="23"/>
          <w:szCs w:val="23"/>
        </w:rPr>
        <w:t xml:space="preserve"> (&lt;650 for HDD and &lt;450 for CDD)</w:t>
      </w:r>
      <w:bookmarkEnd w:id="12"/>
      <w:r w:rsidRPr="007700B1">
        <w:rPr>
          <w:rFonts w:ascii="Source Sans Pro" w:hAnsi="Source Sans Pro"/>
          <w:color w:val="333333"/>
          <w:sz w:val="23"/>
          <w:szCs w:val="23"/>
        </w:rPr>
        <w:t xml:space="preserve">,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18753D51"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2D41BDAD"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B03F149"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46EFECC3"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60976637"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60FD7400"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025848">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1EE03A9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025848" w:rsidRPr="007700B1">
        <w:t xml:space="preserve">Table </w:t>
      </w:r>
      <w:r w:rsidR="00025848" w:rsidRPr="00025848">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025848" w:rsidRPr="007700B1">
        <w:t xml:space="preserve">Table </w:t>
      </w:r>
      <w:r w:rsidR="00025848" w:rsidRPr="00025848">
        <w:rPr>
          <w:noProof/>
        </w:rPr>
        <w:t>2</w:t>
      </w:r>
      <w:r w:rsidR="00A32B07" w:rsidRPr="007700B1">
        <w:fldChar w:fldCharType="end"/>
      </w:r>
      <w:r w:rsidR="00A32B07" w:rsidRPr="007700B1">
        <w:t>.</w:t>
      </w:r>
    </w:p>
    <w:p w14:paraId="2DE52148" w14:textId="6A6830F9" w:rsidR="00A32B07" w:rsidRPr="007700B1" w:rsidRDefault="00A32B07" w:rsidP="004E0C09"/>
    <w:p w14:paraId="6E43AFEE" w14:textId="11528E5F" w:rsidR="00A32B07" w:rsidRPr="007700B1" w:rsidRDefault="00A32B07" w:rsidP="00A32B07">
      <w:pPr>
        <w:pStyle w:val="Caption"/>
        <w:keepNext/>
        <w:jc w:val="center"/>
        <w:rPr>
          <w:i w:val="0"/>
          <w:iCs w:val="0"/>
        </w:rPr>
      </w:pPr>
      <w:bookmarkStart w:id="13"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025848">
        <w:rPr>
          <w:i w:val="0"/>
          <w:iCs w:val="0"/>
          <w:noProof/>
        </w:rPr>
        <w:t>2</w:t>
      </w:r>
      <w:r w:rsidR="00B059B3" w:rsidRPr="007700B1">
        <w:rPr>
          <w:i w:val="0"/>
          <w:iCs w:val="0"/>
          <w:noProof/>
        </w:rPr>
        <w:fldChar w:fldCharType="end"/>
      </w:r>
      <w:bookmarkEnd w:id="13"/>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F7BD9E6" w:rsidR="00A32B07" w:rsidRPr="007700B1" w:rsidRDefault="00A32B07" w:rsidP="00A32B07">
            <w:pPr>
              <w:jc w:val="center"/>
            </w:pPr>
            <w:r w:rsidRPr="007700B1">
              <w:t>Output Dataset</w:t>
            </w:r>
            <w:r w:rsidR="00115F50">
              <w:fldChar w:fldCharType="begin"/>
            </w:r>
            <w:r w:rsidR="002378B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000000"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000000"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02152043" w:rsidR="00C44F10" w:rsidRPr="007700B1" w:rsidRDefault="00B95C45" w:rsidP="00423C4C">
      <w:r w:rsidRPr="007700B1">
        <w:t>GCAM outputs are calibrated at a regional scale to match observed data for base year values as described in Graham et al. 2020</w:t>
      </w:r>
      <w:r w:rsidR="00B77C52">
        <w:fldChar w:fldCharType="begin"/>
      </w:r>
      <w:r w:rsidR="00B77C52">
        <w:instrText xml:space="preserve"> ADDIN ZOTERO_ITEM CSL_CITATION {"citationID":"PmzPWZXF","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B77C52">
        <w:fldChar w:fldCharType="separate"/>
      </w:r>
      <w:r w:rsidR="00B77C52" w:rsidRPr="00B77C52">
        <w:rPr>
          <w:rFonts w:cs="Calibri"/>
          <w:szCs w:val="24"/>
          <w:vertAlign w:val="superscript"/>
        </w:rPr>
        <w:t>4</w:t>
      </w:r>
      <w:r w:rsidR="00B77C52">
        <w:fldChar w:fldCharType="end"/>
      </w:r>
      <w:r w:rsidRPr="007700B1">
        <w:t xml:space="preserve">.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025848" w:rsidRPr="007700B1">
        <w:t xml:space="preserve">Figure </w:t>
      </w:r>
      <w:r w:rsidR="00025848" w:rsidRPr="00025848">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025848" w:rsidRPr="007700B1">
        <w:t xml:space="preserve">Figure </w:t>
      </w:r>
      <w:r w:rsidR="00025848" w:rsidRPr="00025848">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0C4DDA11" w:rsidR="003A0CC0" w:rsidRPr="007700B1" w:rsidRDefault="003A0CC0" w:rsidP="00086E02">
      <w:pPr>
        <w:pStyle w:val="Caption"/>
        <w:jc w:val="center"/>
        <w:rPr>
          <w:i w:val="0"/>
          <w:iCs w:val="0"/>
        </w:rPr>
      </w:pPr>
      <w:bookmarkStart w:id="14"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025848">
        <w:rPr>
          <w:i w:val="0"/>
          <w:iCs w:val="0"/>
          <w:noProof/>
        </w:rPr>
        <w:t>4</w:t>
      </w:r>
      <w:r w:rsidR="00B059B3" w:rsidRPr="007700B1">
        <w:rPr>
          <w:i w:val="0"/>
          <w:iCs w:val="0"/>
          <w:noProof/>
        </w:rPr>
        <w:fldChar w:fldCharType="end"/>
      </w:r>
      <w:bookmarkEnd w:id="14"/>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1AC1822E"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025848" w:rsidRPr="007700B1">
        <w:t xml:space="preserve">Figure </w:t>
      </w:r>
      <w:r w:rsidR="00025848" w:rsidRPr="00025848">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48D05DC0"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bookmarkStart w:id="15" w:name="_Hlk130116112"/>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 xml:space="preserve">use </w:t>
      </w:r>
      <w:r w:rsidR="000529AB" w:rsidRPr="000529AB">
        <w:t>United States Geological Survey</w:t>
      </w:r>
      <w:r w:rsidR="000529AB">
        <w:t xml:space="preserve"> (</w:t>
      </w:r>
      <w:r w:rsidR="00870C81" w:rsidRPr="007700B1">
        <w:t>USGS</w:t>
      </w:r>
      <w:r w:rsidR="000529AB">
        <w:t>)</w:t>
      </w:r>
      <w:r w:rsidR="00870C81" w:rsidRPr="007700B1">
        <w:t xml:space="preserve"> and </w:t>
      </w:r>
      <w:r w:rsidR="000529AB">
        <w:t>Food and Agricultural Organization (</w:t>
      </w:r>
      <w:r w:rsidR="00870C81" w:rsidRPr="007700B1">
        <w:t>FAO</w:t>
      </w:r>
      <w:r w:rsidR="000529AB">
        <w:t>)</w:t>
      </w:r>
      <w:r w:rsidRPr="007700B1">
        <w:t xml:space="preserve"> </w:t>
      </w:r>
      <w:r w:rsidR="00870C81" w:rsidRPr="007700B1">
        <w:t>AQUASTAT irrigation data, whereas the current version of Tethys uses crop landcover maps from Demeter.</w:t>
      </w:r>
      <w:r w:rsidR="00636B96" w:rsidRPr="007700B1">
        <w:t xml:space="preserve"> </w:t>
      </w:r>
      <w:bookmarkEnd w:id="15"/>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4E919806"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025848" w:rsidRPr="007700B1">
        <w:t xml:space="preserve">Figure </w:t>
      </w:r>
      <w:r w:rsidR="00025848" w:rsidRPr="00025848">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1C2E4A1C" w:rsidR="00E87680" w:rsidRPr="007700B1" w:rsidRDefault="007B51BE" w:rsidP="007B51BE">
      <w:pPr>
        <w:pStyle w:val="Caption"/>
        <w:rPr>
          <w:i w:val="0"/>
          <w:iCs w:val="0"/>
        </w:rPr>
      </w:pPr>
      <w:bookmarkStart w:id="16" w:name="_Ref102742397"/>
      <w:bookmarkStart w:id="17"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025848">
        <w:rPr>
          <w:i w:val="0"/>
          <w:iCs w:val="0"/>
          <w:noProof/>
        </w:rPr>
        <w:t>5</w:t>
      </w:r>
      <w:r w:rsidR="00F84DD0" w:rsidRPr="007700B1">
        <w:rPr>
          <w:i w:val="0"/>
          <w:iCs w:val="0"/>
          <w:noProof/>
        </w:rPr>
        <w:fldChar w:fldCharType="end"/>
      </w:r>
      <w:bookmarkEnd w:id="16"/>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17"/>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661D5BE1" w:rsidR="0091313B" w:rsidRPr="007700B1" w:rsidRDefault="0091313B" w:rsidP="0091313B">
      <w:pPr>
        <w:pStyle w:val="Caption"/>
        <w:rPr>
          <w:i w:val="0"/>
          <w:iCs w:val="0"/>
        </w:rPr>
      </w:pPr>
      <w:bookmarkStart w:id="18"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025848">
        <w:rPr>
          <w:i w:val="0"/>
          <w:iCs w:val="0"/>
          <w:noProof/>
        </w:rPr>
        <w:t>6</w:t>
      </w:r>
      <w:r w:rsidR="00B059B3" w:rsidRPr="007700B1">
        <w:rPr>
          <w:i w:val="0"/>
          <w:iCs w:val="0"/>
          <w:noProof/>
        </w:rPr>
        <w:fldChar w:fldCharType="end"/>
      </w:r>
      <w:bookmarkEnd w:id="18"/>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7184F0B2"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8"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2378B0">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19"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24E020AD"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025848" w:rsidRPr="007700B1">
        <w:t xml:space="preserve">Figure </w:t>
      </w:r>
      <w:r w:rsidR="00025848" w:rsidRPr="00025848">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025848" w:rsidRPr="007700B1">
        <w:t xml:space="preserve">Figure </w:t>
      </w:r>
      <w:r w:rsidR="00025848" w:rsidRPr="00025848">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5B29CEE9"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025848" w:rsidRPr="007700B1">
        <w:t xml:space="preserve">Figure </w:t>
      </w:r>
      <w:r w:rsidR="00025848" w:rsidRPr="00025848">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025848" w:rsidRPr="007700B1">
        <w:t xml:space="preserve">Figure </w:t>
      </w:r>
      <w:r w:rsidR="00025848" w:rsidRPr="00025848">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025848" w:rsidRPr="007700B1">
        <w:t xml:space="preserve">Figure </w:t>
      </w:r>
      <w:r w:rsidR="00025848" w:rsidRPr="00025848">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025848" w:rsidRPr="007700B1">
        <w:t xml:space="preserve">Figure </w:t>
      </w:r>
      <w:r w:rsidR="00025848" w:rsidRPr="00025848">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576390E0" w:rsidR="00A05D58" w:rsidRPr="007700B1" w:rsidRDefault="00CB37B3" w:rsidP="00A05D58">
      <w:pPr>
        <w:pStyle w:val="Caption"/>
        <w:rPr>
          <w:i w:val="0"/>
          <w:iCs w:val="0"/>
        </w:rPr>
      </w:pPr>
      <w:bookmarkStart w:id="19"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025848">
        <w:rPr>
          <w:i w:val="0"/>
          <w:iCs w:val="0"/>
          <w:noProof/>
        </w:rPr>
        <w:t>7</w:t>
      </w:r>
      <w:r w:rsidR="00B059B3" w:rsidRPr="007700B1">
        <w:rPr>
          <w:i w:val="0"/>
          <w:iCs w:val="0"/>
          <w:noProof/>
        </w:rPr>
        <w:fldChar w:fldCharType="end"/>
      </w:r>
      <w:bookmarkEnd w:id="19"/>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20"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31FC8CDE" w:rsidR="00CB37B3" w:rsidRPr="007700B1" w:rsidRDefault="00CB37B3" w:rsidP="0089452B">
      <w:pPr>
        <w:pStyle w:val="Caption"/>
        <w:rPr>
          <w:i w:val="0"/>
          <w:iCs w:val="0"/>
        </w:rPr>
      </w:pPr>
      <w:bookmarkStart w:id="21"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025848">
        <w:rPr>
          <w:i w:val="0"/>
          <w:iCs w:val="0"/>
          <w:noProof/>
        </w:rPr>
        <w:t>8</w:t>
      </w:r>
      <w:r w:rsidR="00B059B3" w:rsidRPr="007700B1">
        <w:rPr>
          <w:i w:val="0"/>
          <w:iCs w:val="0"/>
          <w:noProof/>
        </w:rPr>
        <w:fldChar w:fldCharType="end"/>
      </w:r>
      <w:bookmarkEnd w:id="20"/>
      <w:bookmarkEnd w:id="21"/>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30B1AF2" w:rsidR="003165B5" w:rsidRPr="00B075CD"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6C1599F1" w14:textId="7C9AFA12" w:rsidR="007977DE" w:rsidRPr="007700B1" w:rsidRDefault="007977DE" w:rsidP="0030286C">
      <w:pPr>
        <w:pStyle w:val="ListParagraph"/>
        <w:numPr>
          <w:ilvl w:val="1"/>
          <w:numId w:val="11"/>
        </w:numPr>
        <w:shd w:val="clear" w:color="auto" w:fill="FFFFFF"/>
        <w:spacing w:before="120"/>
        <w:jc w:val="left"/>
      </w:pPr>
      <w:bookmarkStart w:id="22" w:name="_Hlk127367977"/>
      <w:r>
        <w:rPr>
          <w:rFonts w:asciiTheme="minorHAnsi" w:hAnsiTheme="minorHAnsi" w:cstheme="minorHAnsi"/>
          <w:lang w:val="en-US" w:eastAsia="en-US"/>
        </w:rPr>
        <w:t>Comparing gridded outputs against observational data for individual sectors and regions where data is available.</w:t>
      </w:r>
    </w:p>
    <w:bookmarkEnd w:id="22"/>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73B8B9ED"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025848">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360" w:type="pct"/>
        <w:tblLayout w:type="fixed"/>
        <w:tblLook w:val="04A0" w:firstRow="1" w:lastRow="0" w:firstColumn="1" w:lastColumn="0" w:noHBand="0" w:noVBand="1"/>
      </w:tblPr>
      <w:tblGrid>
        <w:gridCol w:w="1149"/>
        <w:gridCol w:w="1390"/>
        <w:gridCol w:w="1041"/>
        <w:gridCol w:w="2829"/>
        <w:gridCol w:w="2757"/>
      </w:tblGrid>
      <w:tr w:rsidR="00260D9F" w:rsidRPr="007700B1" w14:paraId="311E930C" w14:textId="77777777" w:rsidTr="00B075CD">
        <w:trPr>
          <w:trHeight w:val="751"/>
        </w:trPr>
        <w:tc>
          <w:tcPr>
            <w:tcW w:w="626"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758"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568"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543"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15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260D9F" w:rsidRPr="007700B1" w14:paraId="58865C61" w14:textId="77777777" w:rsidTr="00B075CD">
        <w:trPr>
          <w:trHeight w:val="379"/>
        </w:trPr>
        <w:tc>
          <w:tcPr>
            <w:tcW w:w="626"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758"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568" w:type="pct"/>
            <w:vAlign w:val="center"/>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543" w:type="pct"/>
            <w:vAlign w:val="center"/>
          </w:tcPr>
          <w:p w14:paraId="6896BD1C" w14:textId="018F34BB" w:rsidR="00E3730D" w:rsidRPr="007700B1" w:rsidRDefault="00000000" w:rsidP="00E3730D">
            <w:pPr>
              <w:pStyle w:val="NormalWeb"/>
              <w:spacing w:before="0" w:beforeAutospacing="0" w:after="0" w:afterAutospacing="0"/>
              <w:jc w:val="center"/>
              <w:rPr>
                <w:sz w:val="18"/>
                <w:szCs w:val="18"/>
              </w:rPr>
            </w:pPr>
            <w:hyperlink r:id="rId22" w:history="1">
              <w:r w:rsidR="00D73991" w:rsidRPr="007700B1">
                <w:rPr>
                  <w:rStyle w:val="Hyperlink"/>
                  <w:sz w:val="18"/>
                  <w:szCs w:val="18"/>
                </w:rPr>
                <w:t>https://doi.org/10.7910/DVN/VIQEAB</w:t>
              </w:r>
            </w:hyperlink>
            <w:r w:rsidR="00684AB8">
              <w:rPr>
                <w:rStyle w:val="Hyperlink"/>
                <w:sz w:val="18"/>
                <w:szCs w:val="18"/>
              </w:rPr>
              <w:fldChar w:fldCharType="begin"/>
            </w:r>
            <w:r w:rsidR="002378B0">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1504" w:type="pct"/>
            <w:vAlign w:val="center"/>
          </w:tcPr>
          <w:p w14:paraId="79E1B9CE" w14:textId="2914B789" w:rsidR="00E3730D" w:rsidRPr="007700B1" w:rsidRDefault="00000000" w:rsidP="00E3730D">
            <w:pPr>
              <w:pStyle w:val="NormalWeb"/>
              <w:spacing w:before="0" w:beforeAutospacing="0" w:after="0" w:afterAutospacing="0"/>
              <w:jc w:val="center"/>
              <w:rPr>
                <w:sz w:val="18"/>
                <w:szCs w:val="18"/>
              </w:rPr>
            </w:pPr>
            <w:hyperlink r:id="rId23" w:history="1">
              <w:r w:rsidR="00D73991" w:rsidRPr="007700B1">
                <w:rPr>
                  <w:rStyle w:val="Hyperlink"/>
                  <w:sz w:val="18"/>
                  <w:szCs w:val="18"/>
                </w:rPr>
                <w:t>https://doi.org/10.5281/zenodo.6399488</w:t>
              </w:r>
            </w:hyperlink>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260D9F" w:rsidRPr="007700B1" w14:paraId="166D7DDD" w14:textId="77777777" w:rsidTr="00B075CD">
        <w:trPr>
          <w:trHeight w:val="379"/>
        </w:trPr>
        <w:tc>
          <w:tcPr>
            <w:tcW w:w="626" w:type="pct"/>
            <w:shd w:val="clear" w:color="auto" w:fill="auto"/>
            <w:vAlign w:val="center"/>
          </w:tcPr>
          <w:p w14:paraId="01863A4A" w14:textId="43510917" w:rsidR="00E3730D" w:rsidRPr="007700B1" w:rsidRDefault="00E3730D" w:rsidP="00E3730D">
            <w:pPr>
              <w:pStyle w:val="NormalWeb"/>
              <w:spacing w:before="0" w:beforeAutospacing="0" w:after="0" w:afterAutospacing="0"/>
              <w:jc w:val="center"/>
              <w:rPr>
                <w:b/>
                <w:bCs/>
              </w:rPr>
            </w:pPr>
            <w:r w:rsidRPr="007700B1">
              <w:rPr>
                <w:b/>
                <w:bCs/>
              </w:rPr>
              <w:t>GCAM</w:t>
            </w:r>
            <w:r w:rsidR="001020F8">
              <w:rPr>
                <w:b/>
                <w:bCs/>
              </w:rPr>
              <w:t>*</w:t>
            </w:r>
          </w:p>
        </w:tc>
        <w:tc>
          <w:tcPr>
            <w:tcW w:w="758"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568"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543" w:type="pct"/>
            <w:vAlign w:val="center"/>
          </w:tcPr>
          <w:p w14:paraId="1576DF6F" w14:textId="0B43F396" w:rsidR="00E3730D" w:rsidRPr="007700B1" w:rsidRDefault="00000000" w:rsidP="00E3730D">
            <w:pPr>
              <w:pStyle w:val="NormalWeb"/>
              <w:spacing w:before="0" w:beforeAutospacing="0" w:after="0" w:afterAutospacing="0"/>
              <w:jc w:val="center"/>
              <w:rPr>
                <w:sz w:val="18"/>
                <w:szCs w:val="18"/>
              </w:rPr>
            </w:pPr>
            <w:hyperlink r:id="rId24" w:history="1">
              <w:r w:rsidR="00260D9F" w:rsidRPr="000F0496">
                <w:rPr>
                  <w:rStyle w:val="Hyperlink"/>
                  <w:sz w:val="18"/>
                  <w:szCs w:val="18"/>
                </w:rPr>
                <w:t>https://doi.org/10.7910/DVN/DYV29J</w:t>
              </w:r>
            </w:hyperlink>
            <w:r w:rsidR="00466CC7">
              <w:rPr>
                <w:rStyle w:val="Hyperlink"/>
                <w:sz w:val="18"/>
                <w:szCs w:val="18"/>
              </w:rPr>
              <w:fldChar w:fldCharType="begin"/>
            </w:r>
            <w:r w:rsidR="00672A2A">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Harvard Dataverse","title":"GCAM v4.3 SSP-RCP-GCM Output Databases","URL":"https://doi.org/10.7910/DVN/DYV29J","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1504" w:type="pct"/>
            <w:vAlign w:val="center"/>
          </w:tcPr>
          <w:p w14:paraId="0C6661CC" w14:textId="7E31B38D" w:rsidR="00E3730D" w:rsidRPr="007700B1" w:rsidRDefault="00000000" w:rsidP="00E3730D">
            <w:pPr>
              <w:pStyle w:val="NormalWeb"/>
              <w:spacing w:before="0" w:beforeAutospacing="0" w:after="0" w:afterAutospacing="0"/>
              <w:jc w:val="center"/>
              <w:rPr>
                <w:sz w:val="18"/>
                <w:szCs w:val="18"/>
              </w:rPr>
            </w:pPr>
            <w:hyperlink r:id="rId25" w:history="1">
              <w:r w:rsidR="00D73991" w:rsidRPr="007700B1">
                <w:rPr>
                  <w:rStyle w:val="Hyperlink"/>
                  <w:sz w:val="18"/>
                  <w:szCs w:val="18"/>
                </w:rPr>
                <w:t>http://doi.org/10.5281/zenodo.3713432</w:t>
              </w:r>
            </w:hyperlink>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260D9F" w:rsidRPr="007700B1" w14:paraId="5187B48B" w14:textId="77777777" w:rsidTr="00B075CD">
        <w:trPr>
          <w:trHeight w:val="379"/>
        </w:trPr>
        <w:tc>
          <w:tcPr>
            <w:tcW w:w="626"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758"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568"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543" w:type="pct"/>
            <w:vAlign w:val="center"/>
          </w:tcPr>
          <w:p w14:paraId="600FF68B" w14:textId="53C2194A" w:rsidR="00E3730D" w:rsidRPr="007700B1" w:rsidRDefault="00000000"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s://data.pnnl.gov/dataset/13192</w:t>
              </w:r>
            </w:hyperlink>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1504" w:type="pct"/>
            <w:vAlign w:val="center"/>
          </w:tcPr>
          <w:p w14:paraId="5F721733" w14:textId="58510978" w:rsidR="00E3730D" w:rsidRPr="007700B1" w:rsidRDefault="00000000"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doi.org/10.5281/zenodo.3713378</w:t>
              </w:r>
            </w:hyperlink>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3B530458" w:rsidR="004866DC" w:rsidRDefault="004866DC" w:rsidP="00F62D97">
      <w:pPr>
        <w:rPr>
          <w:color w:val="FF0000"/>
        </w:rPr>
      </w:pPr>
    </w:p>
    <w:p w14:paraId="05549A82" w14:textId="77777777" w:rsidR="000935ED" w:rsidRDefault="001020F8" w:rsidP="00F62D97">
      <w:pPr>
        <w:rPr>
          <w:color w:val="FF0000"/>
          <w:vertAlign w:val="superscript"/>
        </w:rPr>
      </w:pPr>
      <w:r w:rsidRPr="00B075CD">
        <w:rPr>
          <w:color w:val="FF0000"/>
          <w:vertAlign w:val="superscript"/>
        </w:rPr>
        <w:t xml:space="preserve">* Note: </w:t>
      </w:r>
      <w:r>
        <w:rPr>
          <w:color w:val="FF0000"/>
          <w:vertAlign w:val="superscript"/>
        </w:rPr>
        <w:t>For</w:t>
      </w:r>
      <w:r w:rsidRPr="00B075CD">
        <w:rPr>
          <w:color w:val="FF0000"/>
          <w:vertAlign w:val="superscript"/>
        </w:rPr>
        <w:t xml:space="preserve"> users wanting to explore the </w:t>
      </w:r>
      <w:r>
        <w:rPr>
          <w:color w:val="FF0000"/>
          <w:vertAlign w:val="superscript"/>
        </w:rPr>
        <w:t xml:space="preserve">water consumption and withdrawal </w:t>
      </w:r>
      <w:r w:rsidRPr="00B075CD">
        <w:rPr>
          <w:color w:val="FF0000"/>
          <w:vertAlign w:val="superscript"/>
        </w:rPr>
        <w:t>data directly</w:t>
      </w:r>
      <w:r>
        <w:rPr>
          <w:color w:val="FF0000"/>
          <w:vertAlign w:val="superscript"/>
        </w:rPr>
        <w:t xml:space="preserve"> from the original GCAM databases</w:t>
      </w:r>
      <w:r w:rsidRPr="00B075CD">
        <w:rPr>
          <w:color w:val="FF0000"/>
          <w:vertAlign w:val="superscript"/>
        </w:rPr>
        <w:t xml:space="preserve"> we provide a short</w:t>
      </w:r>
      <w:r>
        <w:rPr>
          <w:color w:val="FF0000"/>
          <w:vertAlign w:val="superscript"/>
        </w:rPr>
        <w:t xml:space="preserve"> R </w:t>
      </w:r>
      <w:r w:rsidRPr="00B075CD">
        <w:rPr>
          <w:color w:val="FF0000"/>
          <w:vertAlign w:val="superscript"/>
        </w:rPr>
        <w:t xml:space="preserve">script at: </w:t>
      </w:r>
      <w:hyperlink r:id="rId28" w:history="1">
        <w:r w:rsidR="000935ED" w:rsidRPr="000F0496">
          <w:rPr>
            <w:rStyle w:val="Hyperlink"/>
            <w:vertAlign w:val="superscript"/>
          </w:rPr>
          <w:t>https://github.com/JGCRI/khan-etal_2022_tethysSSPRCP/blob/v1-pre-publish/scripts/extract_water_data.R</w:t>
        </w:r>
      </w:hyperlink>
    </w:p>
    <w:p w14:paraId="7ADA8226" w14:textId="020F65C9" w:rsidR="001020F8" w:rsidRPr="00B075CD" w:rsidRDefault="000935ED" w:rsidP="00F62D97">
      <w:pPr>
        <w:rPr>
          <w:color w:val="FF0000"/>
          <w:vertAlign w:val="superscript"/>
        </w:rPr>
      </w:pPr>
      <w:r>
        <w:rPr>
          <w:color w:val="FF0000"/>
          <w:vertAlign w:val="superscript"/>
        </w:rPr>
        <w:t xml:space="preserve"> (</w:t>
      </w:r>
      <w:hyperlink r:id="rId29" w:history="1">
        <w:r w:rsidRPr="000F0496">
          <w:rPr>
            <w:rStyle w:val="Hyperlink"/>
            <w:vertAlign w:val="superscript"/>
          </w:rPr>
          <w:t>https://doi.org/10.5281/zenodo.7636762</w:t>
        </w:r>
      </w:hyperlink>
      <w:r>
        <w:rPr>
          <w:color w:val="FF0000"/>
          <w:vertAlign w:val="superscript"/>
        </w:rPr>
        <w:t>)</w:t>
      </w: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675E15B1" w14:textId="77777777" w:rsidR="00D07143" w:rsidRPr="00D07143" w:rsidRDefault="00DB5C08" w:rsidP="00D07143">
      <w:pPr>
        <w:pStyle w:val="Bibliography"/>
        <w:rPr>
          <w:rFonts w:cs="Calibri"/>
        </w:rPr>
      </w:pPr>
      <w:r w:rsidRPr="007700B1">
        <w:fldChar w:fldCharType="begin"/>
      </w:r>
      <w:r w:rsidR="00D07143">
        <w:rPr>
          <w:lang w:val="en-US"/>
        </w:rPr>
        <w:instrText xml:space="preserve"> ADDIN ZOTERO_BIBL {"uncited":[],"omitted":[],"custom":[]} CSL_BIBLIOGRAPHY </w:instrText>
      </w:r>
      <w:r w:rsidRPr="007700B1">
        <w:fldChar w:fldCharType="separate"/>
      </w:r>
      <w:r w:rsidR="00D07143" w:rsidRPr="00D07143">
        <w:rPr>
          <w:rFonts w:cs="Calibri"/>
        </w:rPr>
        <w:t>1.</w:t>
      </w:r>
      <w:r w:rsidR="00D07143" w:rsidRPr="00D07143">
        <w:rPr>
          <w:rFonts w:cs="Calibri"/>
        </w:rPr>
        <w:tab/>
        <w:t xml:space="preserve">Mekonnen, M. M. &amp; Hoekstra, A. Y. Four billion people facing severe water scarcity. </w:t>
      </w:r>
      <w:r w:rsidR="00D07143" w:rsidRPr="00D07143">
        <w:rPr>
          <w:rFonts w:cs="Calibri"/>
          <w:i/>
          <w:iCs/>
        </w:rPr>
        <w:t>Science Advances</w:t>
      </w:r>
      <w:r w:rsidR="00D07143" w:rsidRPr="00D07143">
        <w:rPr>
          <w:rFonts w:cs="Calibri"/>
        </w:rPr>
        <w:t xml:space="preserve"> </w:t>
      </w:r>
      <w:r w:rsidR="00D07143" w:rsidRPr="00D07143">
        <w:rPr>
          <w:rFonts w:cs="Calibri"/>
          <w:b/>
          <w:bCs/>
        </w:rPr>
        <w:t>2</w:t>
      </w:r>
      <w:r w:rsidR="00D07143" w:rsidRPr="00D07143">
        <w:rPr>
          <w:rFonts w:cs="Calibri"/>
        </w:rPr>
        <w:t>, e1500323 (2016).</w:t>
      </w:r>
    </w:p>
    <w:p w14:paraId="1F7305F0" w14:textId="77777777" w:rsidR="00D07143" w:rsidRPr="00D07143" w:rsidRDefault="00D07143" w:rsidP="00D07143">
      <w:pPr>
        <w:pStyle w:val="Bibliography"/>
        <w:rPr>
          <w:rFonts w:cs="Calibri"/>
        </w:rPr>
      </w:pPr>
      <w:r w:rsidRPr="00D07143">
        <w:rPr>
          <w:rFonts w:cs="Calibri"/>
        </w:rPr>
        <w:t>2.</w:t>
      </w:r>
      <w:r w:rsidRPr="00D07143">
        <w:rPr>
          <w:rFonts w:cs="Calibri"/>
        </w:rPr>
        <w:tab/>
        <w:t xml:space="preserve">UNESCO. </w:t>
      </w:r>
      <w:r w:rsidRPr="00D07143">
        <w:rPr>
          <w:rFonts w:cs="Calibri"/>
          <w:i/>
          <w:iCs/>
        </w:rPr>
        <w:t>The United Nations World Water Development Report 2022: Groundwater: Making the invisible visible</w:t>
      </w:r>
      <w:r w:rsidRPr="00D07143">
        <w:rPr>
          <w:rFonts w:cs="Calibri"/>
        </w:rPr>
        <w:t>. https://unesdoc.unesco.org/ark:/48223/pf0000380721 (2022).</w:t>
      </w:r>
    </w:p>
    <w:p w14:paraId="1AB78B7A" w14:textId="77777777" w:rsidR="00D07143" w:rsidRPr="00D07143" w:rsidRDefault="00D07143" w:rsidP="00D07143">
      <w:pPr>
        <w:pStyle w:val="Bibliography"/>
        <w:rPr>
          <w:rFonts w:cs="Calibri"/>
        </w:rPr>
      </w:pPr>
      <w:r w:rsidRPr="00B075CD">
        <w:rPr>
          <w:rFonts w:cs="Calibri"/>
          <w:lang w:val="es-ES"/>
        </w:rPr>
        <w:t>3.</w:t>
      </w:r>
      <w:r w:rsidRPr="00B075CD">
        <w:rPr>
          <w:rFonts w:cs="Calibri"/>
          <w:lang w:val="es-ES"/>
        </w:rPr>
        <w:tab/>
        <w:t xml:space="preserve">Van Vliet, M. T. H. </w:t>
      </w:r>
      <w:r w:rsidRPr="00B075CD">
        <w:rPr>
          <w:rFonts w:cs="Calibri"/>
          <w:i/>
          <w:iCs/>
          <w:lang w:val="es-ES"/>
        </w:rPr>
        <w:t>et al.</w:t>
      </w:r>
      <w:r w:rsidRPr="00B075CD">
        <w:rPr>
          <w:rFonts w:cs="Calibri"/>
          <w:lang w:val="es-ES"/>
        </w:rPr>
        <w:t xml:space="preserve"> </w:t>
      </w:r>
      <w:r w:rsidRPr="00D07143">
        <w:rPr>
          <w:rFonts w:cs="Calibri"/>
        </w:rPr>
        <w:t xml:space="preserve">Global water scarcity including surface water quality and expansions of clean water technologie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24020 (2021).</w:t>
      </w:r>
    </w:p>
    <w:p w14:paraId="0E6E7F25" w14:textId="77777777" w:rsidR="00D07143" w:rsidRPr="00D07143" w:rsidRDefault="00D07143" w:rsidP="00D07143">
      <w:pPr>
        <w:pStyle w:val="Bibliography"/>
        <w:rPr>
          <w:rFonts w:cs="Calibri"/>
        </w:rPr>
      </w:pPr>
      <w:r w:rsidRPr="00D07143">
        <w:rPr>
          <w:rFonts w:cs="Calibri"/>
        </w:rPr>
        <w:t>4.</w:t>
      </w:r>
      <w:r w:rsidRPr="00D07143">
        <w:rPr>
          <w:rFonts w:cs="Calibri"/>
        </w:rPr>
        <w:tab/>
        <w:t xml:space="preserve">Graham, N. T. </w:t>
      </w:r>
      <w:r w:rsidRPr="00D07143">
        <w:rPr>
          <w:rFonts w:cs="Calibri"/>
          <w:i/>
          <w:iCs/>
        </w:rPr>
        <w:t>et al.</w:t>
      </w:r>
      <w:r w:rsidRPr="00D07143">
        <w:rPr>
          <w:rFonts w:cs="Calibri"/>
        </w:rPr>
        <w:t xml:space="preserve"> Humans drive future water scarcity changes across all Shared Socioeconomic Pathways. </w:t>
      </w:r>
      <w:r w:rsidRPr="00D07143">
        <w:rPr>
          <w:rFonts w:cs="Calibri"/>
          <w:i/>
          <w:iCs/>
        </w:rPr>
        <w:t>Environ. Res. Lett.</w:t>
      </w:r>
      <w:r w:rsidRPr="00D07143">
        <w:rPr>
          <w:rFonts w:cs="Calibri"/>
        </w:rPr>
        <w:t xml:space="preserve"> </w:t>
      </w:r>
      <w:r w:rsidRPr="00D07143">
        <w:rPr>
          <w:rFonts w:cs="Calibri"/>
          <w:b/>
          <w:bCs/>
        </w:rPr>
        <w:t>15</w:t>
      </w:r>
      <w:r w:rsidRPr="00D07143">
        <w:rPr>
          <w:rFonts w:cs="Calibri"/>
        </w:rPr>
        <w:t>, 014007 (2020).</w:t>
      </w:r>
    </w:p>
    <w:p w14:paraId="40106E48" w14:textId="77777777" w:rsidR="00D07143" w:rsidRPr="00D07143" w:rsidRDefault="00D07143" w:rsidP="00D07143">
      <w:pPr>
        <w:pStyle w:val="Bibliography"/>
        <w:rPr>
          <w:rFonts w:cs="Calibri"/>
        </w:rPr>
      </w:pPr>
      <w:r w:rsidRPr="00D07143">
        <w:rPr>
          <w:rFonts w:cs="Calibri"/>
        </w:rPr>
        <w:t>5.</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1: Water use.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75–2391 (2013).</w:t>
      </w:r>
    </w:p>
    <w:p w14:paraId="516390B4" w14:textId="77777777" w:rsidR="00D07143" w:rsidRPr="00D07143" w:rsidRDefault="00D07143" w:rsidP="00D07143">
      <w:pPr>
        <w:pStyle w:val="Bibliography"/>
        <w:rPr>
          <w:rFonts w:cs="Calibri"/>
        </w:rPr>
      </w:pPr>
      <w:r w:rsidRPr="00D07143">
        <w:rPr>
          <w:rFonts w:cs="Calibri"/>
        </w:rPr>
        <w:t>6.</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2: Water availability and scarcity.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93–2413 (2013).</w:t>
      </w:r>
    </w:p>
    <w:p w14:paraId="73B32D58" w14:textId="77777777" w:rsidR="00D07143" w:rsidRPr="00D07143" w:rsidRDefault="00D07143" w:rsidP="00D07143">
      <w:pPr>
        <w:pStyle w:val="Bibliography"/>
        <w:rPr>
          <w:rFonts w:cs="Calibri"/>
        </w:rPr>
      </w:pPr>
      <w:r w:rsidRPr="00D07143">
        <w:rPr>
          <w:rFonts w:cs="Calibri"/>
        </w:rPr>
        <w:t>7.</w:t>
      </w:r>
      <w:r w:rsidRPr="00D07143">
        <w:rPr>
          <w:rFonts w:cs="Calibri"/>
        </w:rPr>
        <w:tab/>
        <w:t xml:space="preserve">Hejazi, M. I. </w:t>
      </w:r>
      <w:r w:rsidRPr="00D07143">
        <w:rPr>
          <w:rFonts w:cs="Calibri"/>
          <w:i/>
          <w:iCs/>
        </w:rPr>
        <w:t>et al.</w:t>
      </w:r>
      <w:r w:rsidRPr="00D07143">
        <w:rPr>
          <w:rFonts w:cs="Calibri"/>
        </w:rPr>
        <w:t xml:space="preserve"> Integrated assessment of global water scarcity over the 21st century under multiple climate change mitigation policies. </w:t>
      </w:r>
      <w:r w:rsidRPr="00D07143">
        <w:rPr>
          <w:rFonts w:cs="Calibri"/>
          <w:i/>
          <w:iCs/>
        </w:rPr>
        <w:t>Hydrology and Earth System Sciences</w:t>
      </w:r>
      <w:r w:rsidRPr="00D07143">
        <w:rPr>
          <w:rFonts w:cs="Calibri"/>
        </w:rPr>
        <w:t xml:space="preserve"> </w:t>
      </w:r>
      <w:r w:rsidRPr="00D07143">
        <w:rPr>
          <w:rFonts w:cs="Calibri"/>
          <w:b/>
          <w:bCs/>
        </w:rPr>
        <w:t>18</w:t>
      </w:r>
      <w:r w:rsidRPr="00D07143">
        <w:rPr>
          <w:rFonts w:cs="Calibri"/>
        </w:rPr>
        <w:t>, 2859–2883 (2014).</w:t>
      </w:r>
    </w:p>
    <w:p w14:paraId="3BDF6EA6" w14:textId="77777777" w:rsidR="00D07143" w:rsidRPr="00D07143" w:rsidRDefault="00D07143" w:rsidP="00D07143">
      <w:pPr>
        <w:pStyle w:val="Bibliography"/>
        <w:rPr>
          <w:rFonts w:cs="Calibri"/>
        </w:rPr>
      </w:pPr>
      <w:r w:rsidRPr="00D07143">
        <w:rPr>
          <w:rFonts w:cs="Calibri"/>
        </w:rPr>
        <w:t>8.</w:t>
      </w:r>
      <w:r w:rsidRPr="00D07143">
        <w:rPr>
          <w:rFonts w:cs="Calibri"/>
        </w:rPr>
        <w:tab/>
        <w:t xml:space="preserve">Wada, Y. &amp; Bierkens, M. F. P. Sustainability of global water use: past reconstruction and future projections. </w:t>
      </w:r>
      <w:r w:rsidRPr="00D07143">
        <w:rPr>
          <w:rFonts w:cs="Calibri"/>
          <w:i/>
          <w:iCs/>
        </w:rPr>
        <w:t>Environ. Res. Lett.</w:t>
      </w:r>
      <w:r w:rsidRPr="00D07143">
        <w:rPr>
          <w:rFonts w:cs="Calibri"/>
        </w:rPr>
        <w:t xml:space="preserve"> </w:t>
      </w:r>
      <w:r w:rsidRPr="00D07143">
        <w:rPr>
          <w:rFonts w:cs="Calibri"/>
          <w:b/>
          <w:bCs/>
        </w:rPr>
        <w:t>9</w:t>
      </w:r>
      <w:r w:rsidRPr="00D07143">
        <w:rPr>
          <w:rFonts w:cs="Calibri"/>
        </w:rPr>
        <w:t>, 104003 (2014).</w:t>
      </w:r>
    </w:p>
    <w:p w14:paraId="05A49C84" w14:textId="77777777" w:rsidR="00D07143" w:rsidRPr="00D07143" w:rsidRDefault="00D07143" w:rsidP="00D07143">
      <w:pPr>
        <w:pStyle w:val="Bibliography"/>
        <w:rPr>
          <w:rFonts w:cs="Calibri"/>
        </w:rPr>
      </w:pPr>
      <w:r w:rsidRPr="00D07143">
        <w:rPr>
          <w:rFonts w:cs="Calibri"/>
        </w:rPr>
        <w:t>9.</w:t>
      </w:r>
      <w:r w:rsidRPr="00D07143">
        <w:rPr>
          <w:rFonts w:cs="Calibri"/>
        </w:rPr>
        <w:tab/>
        <w:t xml:space="preserve">Wada, Y., Beek, L. P. H. V., Wanders, N. &amp; Bierkens, M. F. P. Human water consumption intensifies hydrological drought worldwide. </w:t>
      </w:r>
      <w:r w:rsidRPr="00D07143">
        <w:rPr>
          <w:rFonts w:cs="Calibri"/>
          <w:i/>
          <w:iCs/>
        </w:rPr>
        <w:t>Environ. Res. Lett.</w:t>
      </w:r>
      <w:r w:rsidRPr="00D07143">
        <w:rPr>
          <w:rFonts w:cs="Calibri"/>
        </w:rPr>
        <w:t xml:space="preserve"> </w:t>
      </w:r>
      <w:r w:rsidRPr="00D07143">
        <w:rPr>
          <w:rFonts w:cs="Calibri"/>
          <w:b/>
          <w:bCs/>
        </w:rPr>
        <w:t>8</w:t>
      </w:r>
      <w:r w:rsidRPr="00D07143">
        <w:rPr>
          <w:rFonts w:cs="Calibri"/>
        </w:rPr>
        <w:t>, 034036 (2013).</w:t>
      </w:r>
    </w:p>
    <w:p w14:paraId="17152F00" w14:textId="77777777" w:rsidR="00D07143" w:rsidRPr="00D07143" w:rsidRDefault="00D07143" w:rsidP="00D07143">
      <w:pPr>
        <w:pStyle w:val="Bibliography"/>
        <w:rPr>
          <w:rFonts w:cs="Calibri"/>
        </w:rPr>
      </w:pPr>
      <w:r w:rsidRPr="00D07143">
        <w:rPr>
          <w:rFonts w:cs="Calibri"/>
        </w:rPr>
        <w:t>10.</w:t>
      </w:r>
      <w:r w:rsidRPr="00D07143">
        <w:rPr>
          <w:rFonts w:cs="Calibri"/>
        </w:rPr>
        <w:tab/>
        <w:t xml:space="preserve">Yoshikawa, S. </w:t>
      </w:r>
      <w:r w:rsidRPr="00D07143">
        <w:rPr>
          <w:rFonts w:cs="Calibri"/>
          <w:i/>
          <w:iCs/>
        </w:rPr>
        <w:t>et al.</w:t>
      </w:r>
      <w:r w:rsidRPr="00D07143">
        <w:rPr>
          <w:rFonts w:cs="Calibri"/>
        </w:rPr>
        <w:t xml:space="preserve"> </w:t>
      </w:r>
      <w:r w:rsidRPr="00D07143">
        <w:rPr>
          <w:rFonts w:cs="Calibri"/>
          <w:i/>
          <w:iCs/>
        </w:rPr>
        <w:t>An assessment of global net irrigation water requirements from various water supply sources to sustain irrigation: rivers and reservoirs (1960–2000 and 2050)</w:t>
      </w:r>
      <w:r w:rsidRPr="00D07143">
        <w:rPr>
          <w:rFonts w:cs="Calibri"/>
        </w:rPr>
        <w:t>. https://hess.copernicus.org/preprints/10/1251/2013/hessd-10-1251-2013.pdf (2013) doi:10.5194/hessd-10-1251-2013.</w:t>
      </w:r>
    </w:p>
    <w:p w14:paraId="22B8CB93" w14:textId="77777777" w:rsidR="00D07143" w:rsidRPr="00D07143" w:rsidRDefault="00D07143" w:rsidP="00D07143">
      <w:pPr>
        <w:pStyle w:val="Bibliography"/>
        <w:rPr>
          <w:rFonts w:cs="Calibri"/>
        </w:rPr>
      </w:pPr>
      <w:r w:rsidRPr="00D07143">
        <w:rPr>
          <w:rFonts w:cs="Calibri"/>
        </w:rPr>
        <w:lastRenderedPageBreak/>
        <w:t>11.</w:t>
      </w:r>
      <w:r w:rsidRPr="00D07143">
        <w:rPr>
          <w:rFonts w:cs="Calibri"/>
        </w:rPr>
        <w:tab/>
        <w:t>Veldkamp, T. I. E. Water scarcity at the global and regional scales: unravelling its dominant drivers in historical and future time periods. (2017).</w:t>
      </w:r>
    </w:p>
    <w:p w14:paraId="26667F33" w14:textId="77777777" w:rsidR="00D07143" w:rsidRPr="00D07143" w:rsidRDefault="00D07143" w:rsidP="00D07143">
      <w:pPr>
        <w:pStyle w:val="Bibliography"/>
        <w:rPr>
          <w:rFonts w:cs="Calibri"/>
        </w:rPr>
      </w:pPr>
      <w:r w:rsidRPr="00D07143">
        <w:rPr>
          <w:rFonts w:cs="Calibri"/>
        </w:rPr>
        <w:t>12.</w:t>
      </w:r>
      <w:r w:rsidRPr="00D07143">
        <w:rPr>
          <w:rFonts w:cs="Calibri"/>
        </w:rPr>
        <w:tab/>
        <w:t xml:space="preserve">Wada, Y., de Graaf, I. E. M. &amp; Van Beek, L. P. H. High-resolution modeling of human and climate impacts on global water resources. </w:t>
      </w:r>
      <w:r w:rsidRPr="00D07143">
        <w:rPr>
          <w:rFonts w:cs="Calibri"/>
          <w:i/>
          <w:iCs/>
        </w:rPr>
        <w:t>Journal of Advances in Modeling Earth Systems</w:t>
      </w:r>
      <w:r w:rsidRPr="00D07143">
        <w:rPr>
          <w:rFonts w:cs="Calibri"/>
        </w:rPr>
        <w:t xml:space="preserve"> </w:t>
      </w:r>
      <w:r w:rsidRPr="00D07143">
        <w:rPr>
          <w:rFonts w:cs="Calibri"/>
          <w:b/>
          <w:bCs/>
        </w:rPr>
        <w:t>8</w:t>
      </w:r>
      <w:r w:rsidRPr="00D07143">
        <w:rPr>
          <w:rFonts w:cs="Calibri"/>
        </w:rPr>
        <w:t>, 735–763 (2016).</w:t>
      </w:r>
    </w:p>
    <w:p w14:paraId="452A953A" w14:textId="77777777" w:rsidR="00D07143" w:rsidRPr="00D07143" w:rsidRDefault="00D07143" w:rsidP="00D07143">
      <w:pPr>
        <w:pStyle w:val="Bibliography"/>
        <w:rPr>
          <w:rFonts w:cs="Calibri"/>
        </w:rPr>
      </w:pPr>
      <w:r w:rsidRPr="00D07143">
        <w:rPr>
          <w:rFonts w:cs="Calibri"/>
        </w:rPr>
        <w:t>13.</w:t>
      </w:r>
      <w:r w:rsidRPr="00D07143">
        <w:rPr>
          <w:rFonts w:cs="Calibri"/>
        </w:rPr>
        <w:tab/>
        <w:t xml:space="preserve">Huang, Z. </w:t>
      </w:r>
      <w:r w:rsidRPr="00D07143">
        <w:rPr>
          <w:rFonts w:cs="Calibri"/>
          <w:i/>
          <w:iCs/>
        </w:rPr>
        <w:t>et al.</w:t>
      </w:r>
      <w:r w:rsidRPr="00D07143">
        <w:rPr>
          <w:rFonts w:cs="Calibri"/>
        </w:rPr>
        <w:t xml:space="preserve"> Reconstruction of global gridded monthly sectoral water withdrawals for 1971–2010 and analysis of their spatiotemporal patterns. </w:t>
      </w:r>
      <w:r w:rsidRPr="00D07143">
        <w:rPr>
          <w:rFonts w:cs="Calibri"/>
          <w:i/>
          <w:iCs/>
        </w:rPr>
        <w:t>Hydrology and Earth System Sciences</w:t>
      </w:r>
      <w:r w:rsidRPr="00D07143">
        <w:rPr>
          <w:rFonts w:cs="Calibri"/>
        </w:rPr>
        <w:t xml:space="preserve"> </w:t>
      </w:r>
      <w:r w:rsidRPr="00D07143">
        <w:rPr>
          <w:rFonts w:cs="Calibri"/>
          <w:b/>
          <w:bCs/>
        </w:rPr>
        <w:t>22</w:t>
      </w:r>
      <w:r w:rsidRPr="00D07143">
        <w:rPr>
          <w:rFonts w:cs="Calibri"/>
        </w:rPr>
        <w:t>, 2117–2133 (2018).</w:t>
      </w:r>
    </w:p>
    <w:p w14:paraId="0DABB9C6" w14:textId="77777777" w:rsidR="00D07143" w:rsidRPr="00D07143" w:rsidRDefault="00D07143" w:rsidP="00D07143">
      <w:pPr>
        <w:pStyle w:val="Bibliography"/>
        <w:rPr>
          <w:rFonts w:cs="Calibri"/>
        </w:rPr>
      </w:pPr>
      <w:r w:rsidRPr="00D07143">
        <w:rPr>
          <w:rFonts w:cs="Calibri"/>
        </w:rPr>
        <w:t>14.</w:t>
      </w:r>
      <w:r w:rsidRPr="00D07143">
        <w:rPr>
          <w:rFonts w:cs="Calibri"/>
        </w:rPr>
        <w:tab/>
        <w:t xml:space="preserve">Wada, Y., Wisser, D. &amp; Bierkens, M. F. P. Global modeling of withdrawal, allocation and consumptive use of surface water and groundwater resources. </w:t>
      </w:r>
      <w:r w:rsidRPr="00D07143">
        <w:rPr>
          <w:rFonts w:cs="Calibri"/>
          <w:i/>
          <w:iCs/>
        </w:rPr>
        <w:t>Earth System Dynamics</w:t>
      </w:r>
      <w:r w:rsidRPr="00D07143">
        <w:rPr>
          <w:rFonts w:cs="Calibri"/>
        </w:rPr>
        <w:t xml:space="preserve"> </w:t>
      </w:r>
      <w:r w:rsidRPr="00D07143">
        <w:rPr>
          <w:rFonts w:cs="Calibri"/>
          <w:b/>
          <w:bCs/>
        </w:rPr>
        <w:t>5</w:t>
      </w:r>
      <w:r w:rsidRPr="00D07143">
        <w:rPr>
          <w:rFonts w:cs="Calibri"/>
        </w:rPr>
        <w:t>, 15–40 (2014).</w:t>
      </w:r>
    </w:p>
    <w:p w14:paraId="1002A365" w14:textId="77777777" w:rsidR="00D07143" w:rsidRPr="00D07143" w:rsidRDefault="00D07143" w:rsidP="00D07143">
      <w:pPr>
        <w:pStyle w:val="Bibliography"/>
        <w:rPr>
          <w:rFonts w:cs="Calibri"/>
        </w:rPr>
      </w:pPr>
      <w:r w:rsidRPr="00D07143">
        <w:rPr>
          <w:rFonts w:cs="Calibri"/>
        </w:rPr>
        <w:t>15.</w:t>
      </w:r>
      <w:r w:rsidRPr="00D07143">
        <w:rPr>
          <w:rFonts w:cs="Calibri"/>
        </w:rPr>
        <w:tab/>
        <w:t xml:space="preserve">Mekonnen, M. M. &amp; Hoekstra, A. Y. </w:t>
      </w:r>
      <w:r w:rsidRPr="00D07143">
        <w:rPr>
          <w:rFonts w:cs="Calibri"/>
          <w:i/>
          <w:iCs/>
        </w:rPr>
        <w:t>Total monthly blue water footprints of production at a 30 × 30 arc minute grid resolution (1996-2005)</w:t>
      </w:r>
      <w:r w:rsidRPr="00D07143">
        <w:rPr>
          <w:rFonts w:cs="Calibri"/>
        </w:rPr>
        <w:t>. https://waterfootprint.org/en/resources/waterstat/monthly-gridded-blue-water-footprint-statistics/ (2011).</w:t>
      </w:r>
    </w:p>
    <w:p w14:paraId="50431196" w14:textId="77777777" w:rsidR="00D07143" w:rsidRPr="00D07143" w:rsidRDefault="00D07143" w:rsidP="00D07143">
      <w:pPr>
        <w:pStyle w:val="Bibliography"/>
        <w:rPr>
          <w:rFonts w:cs="Calibri"/>
        </w:rPr>
      </w:pPr>
      <w:r w:rsidRPr="00B075CD">
        <w:rPr>
          <w:rFonts w:cs="Calibri"/>
          <w:lang w:val="es-ES"/>
        </w:rPr>
        <w:t>16.</w:t>
      </w:r>
      <w:r w:rsidRPr="00B075CD">
        <w:rPr>
          <w:rFonts w:cs="Calibri"/>
          <w:lang w:val="es-ES"/>
        </w:rPr>
        <w:tab/>
        <w:t xml:space="preserve">Hofste, R. W. </w:t>
      </w:r>
      <w:r w:rsidRPr="00B075CD">
        <w:rPr>
          <w:rFonts w:cs="Calibri"/>
          <w:i/>
          <w:iCs/>
          <w:lang w:val="es-ES"/>
        </w:rPr>
        <w:t>et al.</w:t>
      </w:r>
      <w:r w:rsidRPr="00B075CD">
        <w:rPr>
          <w:rFonts w:cs="Calibri"/>
          <w:lang w:val="es-ES"/>
        </w:rPr>
        <w:t xml:space="preserve"> </w:t>
      </w:r>
      <w:r w:rsidRPr="00D07143">
        <w:rPr>
          <w:rFonts w:cs="Calibri"/>
        </w:rPr>
        <w:t xml:space="preserve">Aqueduct 3.0: Updated decision-relevant global water risk indicators. </w:t>
      </w:r>
      <w:r w:rsidRPr="00D07143">
        <w:rPr>
          <w:rFonts w:cs="Calibri"/>
          <w:i/>
          <w:iCs/>
        </w:rPr>
        <w:t>World Resources Institute: Washington, DC, USA</w:t>
      </w:r>
      <w:r w:rsidRPr="00D07143">
        <w:rPr>
          <w:rFonts w:cs="Calibri"/>
        </w:rPr>
        <w:t xml:space="preserve"> (2019).</w:t>
      </w:r>
    </w:p>
    <w:p w14:paraId="380694AA" w14:textId="77777777" w:rsidR="00D07143" w:rsidRPr="00D07143" w:rsidRDefault="00D07143" w:rsidP="00D07143">
      <w:pPr>
        <w:pStyle w:val="Bibliography"/>
        <w:rPr>
          <w:rFonts w:cs="Calibri"/>
        </w:rPr>
      </w:pPr>
      <w:r w:rsidRPr="00D07143">
        <w:rPr>
          <w:rFonts w:cs="Calibri"/>
        </w:rPr>
        <w:t>17.</w:t>
      </w:r>
      <w:r w:rsidRPr="00D07143">
        <w:rPr>
          <w:rFonts w:cs="Calibri"/>
        </w:rPr>
        <w:tab/>
        <w:t xml:space="preserve">Wild, T. B. </w:t>
      </w:r>
      <w:r w:rsidRPr="00D07143">
        <w:rPr>
          <w:rFonts w:cs="Calibri"/>
          <w:i/>
          <w:iCs/>
        </w:rPr>
        <w:t>et al.</w:t>
      </w:r>
      <w:r w:rsidRPr="00D07143">
        <w:rPr>
          <w:rFonts w:cs="Calibri"/>
        </w:rPr>
        <w:t xml:space="preserve"> The Implications of Global Change for the Co-Evolution of Argentina’s Integrated Energy-Water-Land Systems. </w:t>
      </w:r>
      <w:r w:rsidRPr="00D07143">
        <w:rPr>
          <w:rFonts w:cs="Calibri"/>
          <w:i/>
          <w:iCs/>
        </w:rPr>
        <w:t>Earth’s Future</w:t>
      </w:r>
      <w:r w:rsidRPr="00D07143">
        <w:rPr>
          <w:rFonts w:cs="Calibri"/>
        </w:rPr>
        <w:t xml:space="preserve"> </w:t>
      </w:r>
      <w:r w:rsidRPr="00D07143">
        <w:rPr>
          <w:rFonts w:cs="Calibri"/>
          <w:b/>
          <w:bCs/>
        </w:rPr>
        <w:t>9</w:t>
      </w:r>
      <w:r w:rsidRPr="00D07143">
        <w:rPr>
          <w:rFonts w:cs="Calibri"/>
        </w:rPr>
        <w:t>, e2020EF001970 (2021).</w:t>
      </w:r>
    </w:p>
    <w:p w14:paraId="6F820A2F" w14:textId="77777777" w:rsidR="00D07143" w:rsidRPr="00D07143" w:rsidRDefault="00D07143" w:rsidP="00D07143">
      <w:pPr>
        <w:pStyle w:val="Bibliography"/>
        <w:rPr>
          <w:rFonts w:cs="Calibri"/>
        </w:rPr>
      </w:pPr>
      <w:r w:rsidRPr="00D07143">
        <w:rPr>
          <w:rFonts w:cs="Calibri"/>
        </w:rPr>
        <w:t>18.</w:t>
      </w:r>
      <w:r w:rsidRPr="00D07143">
        <w:rPr>
          <w:rFonts w:cs="Calibri"/>
        </w:rPr>
        <w:tab/>
        <w:t xml:space="preserve">Reed, P. M. </w:t>
      </w:r>
      <w:r w:rsidRPr="00D07143">
        <w:rPr>
          <w:rFonts w:cs="Calibri"/>
          <w:i/>
          <w:iCs/>
        </w:rPr>
        <w:t>et al.</w:t>
      </w:r>
      <w:r w:rsidRPr="00D07143">
        <w:rPr>
          <w:rFonts w:cs="Calibri"/>
        </w:rPr>
        <w:t xml:space="preserve"> Multisector Dynamics: Advancing the Science of Complex Adaptive Human-Earth Systems. </w:t>
      </w:r>
      <w:r w:rsidRPr="00D07143">
        <w:rPr>
          <w:rFonts w:cs="Calibri"/>
          <w:i/>
          <w:iCs/>
        </w:rPr>
        <w:t>Earth’s Future</w:t>
      </w:r>
      <w:r w:rsidRPr="00D07143">
        <w:rPr>
          <w:rFonts w:cs="Calibri"/>
        </w:rPr>
        <w:t xml:space="preserve"> </w:t>
      </w:r>
      <w:r w:rsidRPr="00D07143">
        <w:rPr>
          <w:rFonts w:cs="Calibri"/>
          <w:b/>
          <w:bCs/>
        </w:rPr>
        <w:t>10</w:t>
      </w:r>
      <w:r w:rsidRPr="00D07143">
        <w:rPr>
          <w:rFonts w:cs="Calibri"/>
        </w:rPr>
        <w:t>, e2021EF002621 (2022).</w:t>
      </w:r>
    </w:p>
    <w:p w14:paraId="6ACD9167" w14:textId="77777777" w:rsidR="00D07143" w:rsidRPr="00D07143" w:rsidRDefault="00D07143" w:rsidP="00D07143">
      <w:pPr>
        <w:pStyle w:val="Bibliography"/>
        <w:rPr>
          <w:rFonts w:cs="Calibri"/>
        </w:rPr>
      </w:pPr>
      <w:r w:rsidRPr="00D07143">
        <w:rPr>
          <w:rFonts w:cs="Calibri"/>
        </w:rPr>
        <w:t>19.</w:t>
      </w:r>
      <w:r w:rsidRPr="00D07143">
        <w:rPr>
          <w:rFonts w:cs="Calibri"/>
        </w:rPr>
        <w:tab/>
        <w:t xml:space="preserve">Khan, Z., Wild, T. B., Iyer, G., Hejazi, M. &amp; Vernon, C. R. The future evolution of energy-water-agriculture interconnectivity across the U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65010 (2021).</w:t>
      </w:r>
    </w:p>
    <w:p w14:paraId="6B4FFEA6" w14:textId="77777777" w:rsidR="00D07143" w:rsidRPr="00D07143" w:rsidRDefault="00D07143" w:rsidP="00D07143">
      <w:pPr>
        <w:pStyle w:val="Bibliography"/>
        <w:rPr>
          <w:rFonts w:cs="Calibri"/>
        </w:rPr>
      </w:pPr>
      <w:r w:rsidRPr="00D07143">
        <w:rPr>
          <w:rFonts w:cs="Calibri"/>
        </w:rPr>
        <w:lastRenderedPageBreak/>
        <w:t>20.</w:t>
      </w:r>
      <w:r w:rsidRPr="00D07143">
        <w:rPr>
          <w:rFonts w:cs="Calibri"/>
        </w:rPr>
        <w:tab/>
        <w:t xml:space="preserve">Khan, Z. </w:t>
      </w:r>
      <w:r w:rsidRPr="00D07143">
        <w:rPr>
          <w:rFonts w:cs="Calibri"/>
          <w:i/>
          <w:iCs/>
        </w:rPr>
        <w:t>et al.</w:t>
      </w:r>
      <w:r w:rsidRPr="00D07143">
        <w:rPr>
          <w:rFonts w:cs="Calibri"/>
        </w:rPr>
        <w:t xml:space="preserve"> Output Data: tethys_v1.3.1_main_ssp_rcp version 1.2. </w:t>
      </w:r>
      <w:r w:rsidRPr="00D07143">
        <w:rPr>
          <w:rFonts w:cs="Calibri"/>
          <w:i/>
          <w:iCs/>
        </w:rPr>
        <w:t>Harvard Dataverse</w:t>
      </w:r>
      <w:r w:rsidRPr="00D07143">
        <w:rPr>
          <w:rFonts w:cs="Calibri"/>
        </w:rPr>
        <w:t xml:space="preserve"> https://doi.org/10.7910/DVN/VIQEAB (2022).</w:t>
      </w:r>
    </w:p>
    <w:p w14:paraId="76E9053C" w14:textId="77777777" w:rsidR="00D07143" w:rsidRPr="00D07143" w:rsidRDefault="00D07143" w:rsidP="00D07143">
      <w:pPr>
        <w:pStyle w:val="Bibliography"/>
        <w:rPr>
          <w:rFonts w:cs="Calibri"/>
        </w:rPr>
      </w:pPr>
      <w:r w:rsidRPr="00D07143">
        <w:rPr>
          <w:rFonts w:cs="Calibri"/>
        </w:rPr>
        <w:t>21.</w:t>
      </w:r>
      <w:r w:rsidRPr="00D07143">
        <w:rPr>
          <w:rFonts w:cs="Calibri"/>
        </w:rPr>
        <w:tab/>
        <w:t>World Resources Institute (WRI). WRI Aqueduct. (2021).</w:t>
      </w:r>
    </w:p>
    <w:p w14:paraId="647AD464" w14:textId="77777777" w:rsidR="00D07143" w:rsidRPr="00D07143" w:rsidRDefault="00D07143" w:rsidP="00D07143">
      <w:pPr>
        <w:pStyle w:val="Bibliography"/>
        <w:rPr>
          <w:rFonts w:cs="Calibri"/>
        </w:rPr>
      </w:pPr>
      <w:r w:rsidRPr="00D07143">
        <w:rPr>
          <w:rFonts w:cs="Calibri"/>
        </w:rPr>
        <w:t>22.</w:t>
      </w:r>
      <w:r w:rsidRPr="00D07143">
        <w:rPr>
          <w:rFonts w:cs="Calibri"/>
        </w:rPr>
        <w:tab/>
        <w:t xml:space="preserve">Mekonnen, M. &amp; Hoekstra, A. National water footprint accounts: The green, blue and grey water footprint of production and consumption. Volume 1: Main Report. </w:t>
      </w:r>
      <w:r w:rsidRPr="00D07143">
        <w:rPr>
          <w:rFonts w:cs="Calibri"/>
          <w:i/>
          <w:iCs/>
        </w:rPr>
        <w:t>Daugherty Water for Food Global Institute: Faculty Publications</w:t>
      </w:r>
      <w:r w:rsidRPr="00D07143">
        <w:rPr>
          <w:rFonts w:cs="Calibri"/>
        </w:rPr>
        <w:t xml:space="preserve"> (2011).</w:t>
      </w:r>
    </w:p>
    <w:p w14:paraId="5732FB6F" w14:textId="77777777" w:rsidR="00D07143" w:rsidRPr="00D07143" w:rsidRDefault="00D07143" w:rsidP="00D07143">
      <w:pPr>
        <w:pStyle w:val="Bibliography"/>
        <w:rPr>
          <w:rFonts w:cs="Calibri"/>
        </w:rPr>
      </w:pPr>
      <w:r w:rsidRPr="00D07143">
        <w:rPr>
          <w:rFonts w:cs="Calibri"/>
        </w:rPr>
        <w:t>23.</w:t>
      </w:r>
      <w:r w:rsidRPr="00D07143">
        <w:rPr>
          <w:rFonts w:cs="Calibri"/>
        </w:rPr>
        <w:tab/>
        <w:t>Mekonnen, M. M. &amp; Hoekstra, A. Y. The green, blue and grey water footprint of crops and derived crops products. (2010).</w:t>
      </w:r>
    </w:p>
    <w:p w14:paraId="59E4BBDF" w14:textId="77777777" w:rsidR="00D07143" w:rsidRPr="00D07143" w:rsidRDefault="00D07143" w:rsidP="00D07143">
      <w:pPr>
        <w:pStyle w:val="Bibliography"/>
        <w:rPr>
          <w:rFonts w:cs="Calibri"/>
        </w:rPr>
      </w:pPr>
      <w:r w:rsidRPr="00D07143">
        <w:rPr>
          <w:rFonts w:cs="Calibri"/>
        </w:rPr>
        <w:t>24.</w:t>
      </w:r>
      <w:r w:rsidRPr="00D07143">
        <w:rPr>
          <w:rFonts w:cs="Calibri"/>
        </w:rPr>
        <w:tab/>
        <w:t xml:space="preserve">Mekonnen, M. M. &amp; Hoekstra, A. Y. A Global Assessment of the Water Footprint of Farm Animal Products. </w:t>
      </w:r>
      <w:r w:rsidRPr="00D07143">
        <w:rPr>
          <w:rFonts w:cs="Calibri"/>
          <w:i/>
          <w:iCs/>
        </w:rPr>
        <w:t>Ecosystems</w:t>
      </w:r>
      <w:r w:rsidRPr="00D07143">
        <w:rPr>
          <w:rFonts w:cs="Calibri"/>
        </w:rPr>
        <w:t xml:space="preserve"> </w:t>
      </w:r>
      <w:r w:rsidRPr="00D07143">
        <w:rPr>
          <w:rFonts w:cs="Calibri"/>
          <w:b/>
          <w:bCs/>
        </w:rPr>
        <w:t>15</w:t>
      </w:r>
      <w:r w:rsidRPr="00D07143">
        <w:rPr>
          <w:rFonts w:cs="Calibri"/>
        </w:rPr>
        <w:t>, 401–415 (2012).</w:t>
      </w:r>
    </w:p>
    <w:p w14:paraId="37083F17" w14:textId="77777777" w:rsidR="00D07143" w:rsidRPr="00D07143" w:rsidRDefault="00D07143" w:rsidP="00D07143">
      <w:pPr>
        <w:pStyle w:val="Bibliography"/>
        <w:rPr>
          <w:rFonts w:cs="Calibri"/>
        </w:rPr>
      </w:pPr>
      <w:r w:rsidRPr="00D07143">
        <w:rPr>
          <w:rFonts w:cs="Calibri"/>
        </w:rPr>
        <w:t>25.</w:t>
      </w:r>
      <w:r w:rsidRPr="00D07143">
        <w:rPr>
          <w:rFonts w:cs="Calibri"/>
        </w:rPr>
        <w:tab/>
        <w:t xml:space="preserve">Li, X. </w:t>
      </w:r>
      <w:r w:rsidRPr="00D07143">
        <w:rPr>
          <w:rFonts w:cs="Calibri"/>
          <w:i/>
          <w:iCs/>
        </w:rPr>
        <w:t>et al.</w:t>
      </w:r>
      <w:r w:rsidRPr="00D07143">
        <w:rPr>
          <w:rFonts w:cs="Calibri"/>
        </w:rPr>
        <w:t xml:space="preserve"> Tethys – A Python Package for Spatial and Temporal Downscaling of Global Water Withdrawals.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2018).</w:t>
      </w:r>
    </w:p>
    <w:p w14:paraId="52693078" w14:textId="77777777" w:rsidR="00D07143" w:rsidRPr="00D07143" w:rsidRDefault="00D07143" w:rsidP="00D07143">
      <w:pPr>
        <w:pStyle w:val="Bibliography"/>
        <w:rPr>
          <w:rFonts w:cs="Calibri"/>
        </w:rPr>
      </w:pPr>
      <w:r w:rsidRPr="00D07143">
        <w:rPr>
          <w:rFonts w:cs="Calibri"/>
        </w:rPr>
        <w:t>26.</w:t>
      </w:r>
      <w:r w:rsidRPr="00D07143">
        <w:rPr>
          <w:rFonts w:cs="Calibri"/>
        </w:rPr>
        <w:tab/>
        <w:t xml:space="preserve">Vernon, C. R. </w:t>
      </w:r>
      <w:r w:rsidRPr="00D07143">
        <w:rPr>
          <w:rFonts w:cs="Calibri"/>
          <w:i/>
          <w:iCs/>
        </w:rPr>
        <w:t>et al.</w:t>
      </w:r>
      <w:r w:rsidRPr="00D07143">
        <w:rPr>
          <w:rFonts w:cs="Calibri"/>
        </w:rPr>
        <w:t xml:space="preserve"> Demeter – A Land Use and Land Cover Change Disaggregation Model.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15 (2018).</w:t>
      </w:r>
    </w:p>
    <w:p w14:paraId="287540A4" w14:textId="77777777" w:rsidR="00D07143" w:rsidRPr="00D07143" w:rsidRDefault="00D07143" w:rsidP="00D07143">
      <w:pPr>
        <w:pStyle w:val="Bibliography"/>
        <w:rPr>
          <w:rFonts w:cs="Calibri"/>
        </w:rPr>
      </w:pPr>
      <w:r w:rsidRPr="00D07143">
        <w:rPr>
          <w:rFonts w:cs="Calibri"/>
        </w:rPr>
        <w:t>27.</w:t>
      </w:r>
      <w:r w:rsidRPr="00D07143">
        <w:rPr>
          <w:rFonts w:cs="Calibri"/>
        </w:rPr>
        <w:tab/>
        <w:t xml:space="preserve">Van Vuuren, D. P. </w:t>
      </w:r>
      <w:r w:rsidRPr="00D07143">
        <w:rPr>
          <w:rFonts w:cs="Calibri"/>
          <w:i/>
          <w:iCs/>
        </w:rPr>
        <w:t>et al.</w:t>
      </w:r>
      <w:r w:rsidRPr="00D07143">
        <w:rPr>
          <w:rFonts w:cs="Calibri"/>
        </w:rPr>
        <w:t xml:space="preserve"> The representative concentration pathways: an overview. </w:t>
      </w:r>
      <w:r w:rsidRPr="00D07143">
        <w:rPr>
          <w:rFonts w:cs="Calibri"/>
          <w:i/>
          <w:iCs/>
        </w:rPr>
        <w:t>Climatic Change</w:t>
      </w:r>
      <w:r w:rsidRPr="00D07143">
        <w:rPr>
          <w:rFonts w:cs="Calibri"/>
        </w:rPr>
        <w:t xml:space="preserve"> </w:t>
      </w:r>
      <w:r w:rsidRPr="00D07143">
        <w:rPr>
          <w:rFonts w:cs="Calibri"/>
          <w:b/>
          <w:bCs/>
        </w:rPr>
        <w:t>109</w:t>
      </w:r>
      <w:r w:rsidRPr="00D07143">
        <w:rPr>
          <w:rFonts w:cs="Calibri"/>
        </w:rPr>
        <w:t>, 5 (2011).</w:t>
      </w:r>
    </w:p>
    <w:p w14:paraId="353D8D46" w14:textId="77777777" w:rsidR="00D07143" w:rsidRPr="00D07143" w:rsidRDefault="00D07143" w:rsidP="00D07143">
      <w:pPr>
        <w:pStyle w:val="Bibliography"/>
        <w:rPr>
          <w:rFonts w:cs="Calibri"/>
        </w:rPr>
      </w:pPr>
      <w:r w:rsidRPr="00D07143">
        <w:rPr>
          <w:rFonts w:cs="Calibri"/>
        </w:rPr>
        <w:t>28.</w:t>
      </w:r>
      <w:r w:rsidRPr="00D07143">
        <w:rPr>
          <w:rFonts w:cs="Calibri"/>
        </w:rPr>
        <w:tab/>
        <w:t xml:space="preserve">O’Neill, B. C. </w:t>
      </w:r>
      <w:r w:rsidRPr="00D07143">
        <w:rPr>
          <w:rFonts w:cs="Calibri"/>
          <w:i/>
          <w:iCs/>
        </w:rPr>
        <w:t>et al.</w:t>
      </w:r>
      <w:r w:rsidRPr="00D07143">
        <w:rPr>
          <w:rFonts w:cs="Calibri"/>
        </w:rPr>
        <w:t xml:space="preserve"> The roads ahead: Narratives for shared socioeconomic pathways describing world futures in the 21st century. </w:t>
      </w:r>
      <w:r w:rsidRPr="00D07143">
        <w:rPr>
          <w:rFonts w:cs="Calibri"/>
          <w:i/>
          <w:iCs/>
        </w:rPr>
        <w:t>Global Environmental Change</w:t>
      </w:r>
      <w:r w:rsidRPr="00D07143">
        <w:rPr>
          <w:rFonts w:cs="Calibri"/>
        </w:rPr>
        <w:t xml:space="preserve"> </w:t>
      </w:r>
      <w:r w:rsidRPr="00D07143">
        <w:rPr>
          <w:rFonts w:cs="Calibri"/>
          <w:b/>
          <w:bCs/>
        </w:rPr>
        <w:t>42</w:t>
      </w:r>
      <w:r w:rsidRPr="00D07143">
        <w:rPr>
          <w:rFonts w:cs="Calibri"/>
        </w:rPr>
        <w:t>, 169–180 (2017).</w:t>
      </w:r>
    </w:p>
    <w:p w14:paraId="15618B07" w14:textId="77777777" w:rsidR="00D07143" w:rsidRPr="00D07143" w:rsidRDefault="00D07143" w:rsidP="00D07143">
      <w:pPr>
        <w:pStyle w:val="Bibliography"/>
        <w:rPr>
          <w:rFonts w:cs="Calibri"/>
        </w:rPr>
      </w:pPr>
      <w:r w:rsidRPr="00D07143">
        <w:rPr>
          <w:rFonts w:cs="Calibri"/>
        </w:rPr>
        <w:t>29.</w:t>
      </w:r>
      <w:r w:rsidRPr="00D07143">
        <w:rPr>
          <w:rFonts w:cs="Calibri"/>
        </w:rPr>
        <w:tab/>
        <w:t>ISIMIP. Inter Sectoral Impact Model Intercomparison (ISIMIP) - Input Data and Bias Correction. (2019).</w:t>
      </w:r>
    </w:p>
    <w:p w14:paraId="5A1F41CA" w14:textId="77777777" w:rsidR="00D07143" w:rsidRPr="00D07143" w:rsidRDefault="00D07143" w:rsidP="00D07143">
      <w:pPr>
        <w:pStyle w:val="Bibliography"/>
        <w:rPr>
          <w:rFonts w:cs="Calibri"/>
        </w:rPr>
      </w:pPr>
      <w:r w:rsidRPr="00D07143">
        <w:rPr>
          <w:rFonts w:cs="Calibri"/>
        </w:rPr>
        <w:t>30.</w:t>
      </w:r>
      <w:r w:rsidRPr="00D07143">
        <w:rPr>
          <w:rFonts w:cs="Calibri"/>
        </w:rPr>
        <w:tab/>
        <w:t xml:space="preserve">Graham, N. T. </w:t>
      </w:r>
      <w:r w:rsidRPr="00D07143">
        <w:rPr>
          <w:rFonts w:cs="Calibri"/>
          <w:i/>
          <w:iCs/>
        </w:rPr>
        <w:t>et al.</w:t>
      </w:r>
      <w:r w:rsidRPr="00D07143">
        <w:rPr>
          <w:rFonts w:cs="Calibri"/>
        </w:rPr>
        <w:t xml:space="preserve"> Water Sector Assumptions for the Shared Socioeconomic Pathways in an Integrated Modeling Framework. </w:t>
      </w:r>
      <w:r w:rsidRPr="00D07143">
        <w:rPr>
          <w:rFonts w:cs="Calibri"/>
          <w:i/>
          <w:iCs/>
        </w:rPr>
        <w:t>Water Resources Research</w:t>
      </w:r>
      <w:r w:rsidRPr="00D07143">
        <w:rPr>
          <w:rFonts w:cs="Calibri"/>
        </w:rPr>
        <w:t xml:space="preserve"> </w:t>
      </w:r>
      <w:r w:rsidRPr="00D07143">
        <w:rPr>
          <w:rFonts w:cs="Calibri"/>
          <w:b/>
          <w:bCs/>
        </w:rPr>
        <w:t>54</w:t>
      </w:r>
      <w:r w:rsidRPr="00D07143">
        <w:rPr>
          <w:rFonts w:cs="Calibri"/>
        </w:rPr>
        <w:t>, 6423–6440 (2018).</w:t>
      </w:r>
    </w:p>
    <w:p w14:paraId="7C2BCFB3" w14:textId="77777777" w:rsidR="00D07143" w:rsidRPr="00D07143" w:rsidRDefault="00D07143" w:rsidP="00D07143">
      <w:pPr>
        <w:pStyle w:val="Bibliography"/>
        <w:rPr>
          <w:rFonts w:cs="Calibri"/>
        </w:rPr>
      </w:pPr>
      <w:r w:rsidRPr="00D07143">
        <w:rPr>
          <w:rFonts w:cs="Calibri"/>
        </w:rPr>
        <w:t>31.</w:t>
      </w:r>
      <w:r w:rsidRPr="00D07143">
        <w:rPr>
          <w:rFonts w:cs="Calibri"/>
        </w:rPr>
        <w:tab/>
        <w:t xml:space="preserve">Chen, M. </w:t>
      </w:r>
      <w:r w:rsidRPr="00D07143">
        <w:rPr>
          <w:rFonts w:cs="Calibri"/>
          <w:i/>
          <w:iCs/>
        </w:rPr>
        <w:t>et al.</w:t>
      </w:r>
      <w:r w:rsidRPr="00D07143">
        <w:rPr>
          <w:rFonts w:cs="Calibri"/>
        </w:rPr>
        <w:t xml:space="preserve"> Global land use for 2015–2100 at 0.05° resolution under diverse socioeconomic and climate scenarios. </w:t>
      </w:r>
      <w:r w:rsidRPr="00D07143">
        <w:rPr>
          <w:rFonts w:cs="Calibri"/>
          <w:i/>
          <w:iCs/>
        </w:rPr>
        <w:t>Sci Data</w:t>
      </w:r>
      <w:r w:rsidRPr="00D07143">
        <w:rPr>
          <w:rFonts w:cs="Calibri"/>
        </w:rPr>
        <w:t xml:space="preserve"> </w:t>
      </w:r>
      <w:r w:rsidRPr="00D07143">
        <w:rPr>
          <w:rFonts w:cs="Calibri"/>
          <w:b/>
          <w:bCs/>
        </w:rPr>
        <w:t>7</w:t>
      </w:r>
      <w:r w:rsidRPr="00D07143">
        <w:rPr>
          <w:rFonts w:cs="Calibri"/>
        </w:rPr>
        <w:t>, 320 (2020).</w:t>
      </w:r>
    </w:p>
    <w:p w14:paraId="37CC06C1" w14:textId="77777777" w:rsidR="00D07143" w:rsidRPr="00D07143" w:rsidRDefault="00D07143" w:rsidP="00D07143">
      <w:pPr>
        <w:pStyle w:val="Bibliography"/>
        <w:rPr>
          <w:rFonts w:cs="Calibri"/>
        </w:rPr>
      </w:pPr>
      <w:r w:rsidRPr="00D07143">
        <w:rPr>
          <w:rFonts w:cs="Calibri"/>
        </w:rPr>
        <w:lastRenderedPageBreak/>
        <w:t>32.</w:t>
      </w:r>
      <w:r w:rsidRPr="00D07143">
        <w:rPr>
          <w:rFonts w:cs="Calibri"/>
        </w:rPr>
        <w:tab/>
        <w:t>Narayan, K., Di Vittorio, A. &amp; Vernon, C. GCAM boundary spatial products from moirai v3.1. (2021) doi:10.5281/zenodo.4688451.</w:t>
      </w:r>
    </w:p>
    <w:p w14:paraId="292BF65A" w14:textId="77777777" w:rsidR="00D07143" w:rsidRPr="00D07143" w:rsidRDefault="00D07143" w:rsidP="00D07143">
      <w:pPr>
        <w:pStyle w:val="Bibliography"/>
        <w:rPr>
          <w:rFonts w:cs="Calibri"/>
        </w:rPr>
      </w:pPr>
      <w:r w:rsidRPr="00D07143">
        <w:rPr>
          <w:rFonts w:cs="Calibri"/>
        </w:rPr>
        <w:t>33.</w:t>
      </w:r>
      <w:r w:rsidRPr="00D07143">
        <w:rPr>
          <w:rFonts w:cs="Calibri"/>
        </w:rPr>
        <w:tab/>
        <w:t>Di Vittorio, A., Vernon, C. R. &amp; Shu, S. Moirai Version 3: A Data Processing System to Generate Recent Historical Land Inputs for Global Modeling Applications at Various Scales.</w:t>
      </w:r>
    </w:p>
    <w:p w14:paraId="1696A52D" w14:textId="77777777" w:rsidR="00D07143" w:rsidRPr="00B075CD" w:rsidRDefault="00D07143" w:rsidP="00D07143">
      <w:pPr>
        <w:pStyle w:val="Bibliography"/>
        <w:rPr>
          <w:rFonts w:cs="Calibri"/>
          <w:lang w:val="es-ES"/>
        </w:rPr>
      </w:pPr>
      <w:r w:rsidRPr="00B075CD">
        <w:rPr>
          <w:rFonts w:cs="Calibri"/>
          <w:lang w:val="es-ES"/>
        </w:rPr>
        <w:t>34.</w:t>
      </w:r>
      <w:r w:rsidRPr="00B075CD">
        <w:rPr>
          <w:rFonts w:cs="Calibri"/>
          <w:lang w:val="es-ES"/>
        </w:rPr>
        <w:tab/>
        <w:t xml:space="preserve">Khan, Z. </w:t>
      </w:r>
      <w:r w:rsidRPr="00B075CD">
        <w:rPr>
          <w:rFonts w:cs="Calibri"/>
          <w:i/>
          <w:iCs/>
          <w:lang w:val="es-ES"/>
        </w:rPr>
        <w:t>et al.</w:t>
      </w:r>
      <w:r w:rsidRPr="00B075CD">
        <w:rPr>
          <w:rFonts w:cs="Calibri"/>
          <w:lang w:val="es-ES"/>
        </w:rPr>
        <w:t xml:space="preserve"> Tethys v1.3.1. </w:t>
      </w:r>
      <w:r w:rsidRPr="00B075CD">
        <w:rPr>
          <w:rFonts w:cs="Calibri"/>
          <w:i/>
          <w:iCs/>
          <w:lang w:val="es-ES"/>
        </w:rPr>
        <w:t>Zenodo</w:t>
      </w:r>
      <w:r w:rsidRPr="00B075CD">
        <w:rPr>
          <w:rFonts w:cs="Calibri"/>
          <w:lang w:val="es-ES"/>
        </w:rPr>
        <w:t xml:space="preserve"> https://doi.org/10.5281/zenodo.6399488 (2022).</w:t>
      </w:r>
    </w:p>
    <w:p w14:paraId="2C4B77F4" w14:textId="77777777" w:rsidR="00D07143" w:rsidRPr="00D07143" w:rsidRDefault="00D07143" w:rsidP="00D07143">
      <w:pPr>
        <w:pStyle w:val="Bibliography"/>
        <w:rPr>
          <w:rFonts w:cs="Calibri"/>
        </w:rPr>
      </w:pPr>
      <w:r w:rsidRPr="00B075CD">
        <w:rPr>
          <w:rFonts w:cs="Calibri"/>
          <w:lang w:val="es-ES"/>
        </w:rPr>
        <w:t>35.</w:t>
      </w:r>
      <w:r w:rsidRPr="00B075CD">
        <w:rPr>
          <w:rFonts w:cs="Calibri"/>
          <w:lang w:val="es-ES"/>
        </w:rPr>
        <w:tab/>
        <w:t xml:space="preserve">SEDAC. </w:t>
      </w:r>
      <w:r w:rsidRPr="00D07143">
        <w:rPr>
          <w:rFonts w:cs="Calibri"/>
        </w:rPr>
        <w:t xml:space="preserve">Gridded Population of the World, Version 4 (GPWv4): Population Density, Revision 11. </w:t>
      </w:r>
      <w:r w:rsidRPr="00D07143">
        <w:rPr>
          <w:rFonts w:cs="Calibri"/>
          <w:i/>
          <w:iCs/>
        </w:rPr>
        <w:t>Center for International Earth Science Information Network - CIESIN - Columbia University. 2018. Palisades, NY: NASA Socioeconomic Data and Applications Center (SEDAC)</w:t>
      </w:r>
      <w:r w:rsidRPr="00D07143">
        <w:rPr>
          <w:rFonts w:cs="Calibri"/>
        </w:rPr>
        <w:t xml:space="preserve"> https://doi.org/10.7927/H49C6VHW (2018).</w:t>
      </w:r>
    </w:p>
    <w:p w14:paraId="6645A5DA" w14:textId="77777777" w:rsidR="00D07143" w:rsidRPr="00D07143" w:rsidRDefault="00D07143" w:rsidP="00D07143">
      <w:pPr>
        <w:pStyle w:val="Bibliography"/>
        <w:rPr>
          <w:rFonts w:cs="Calibri"/>
        </w:rPr>
      </w:pPr>
      <w:r w:rsidRPr="00D07143">
        <w:rPr>
          <w:rFonts w:cs="Calibri"/>
        </w:rPr>
        <w:t>36.</w:t>
      </w:r>
      <w:r w:rsidRPr="00D07143">
        <w:rPr>
          <w:rFonts w:cs="Calibri"/>
        </w:rPr>
        <w:tab/>
        <w:t xml:space="preserve">Wint, W. &amp; Robinson, T. </w:t>
      </w:r>
      <w:r w:rsidRPr="00D07143">
        <w:rPr>
          <w:rFonts w:cs="Calibri"/>
          <w:i/>
          <w:iCs/>
        </w:rPr>
        <w:t>Gridded livestock of the world 2007</w:t>
      </w:r>
      <w:r w:rsidRPr="00D07143">
        <w:rPr>
          <w:rFonts w:cs="Calibri"/>
        </w:rPr>
        <w:t>. (FAO, Roma (Italia), 2007).</w:t>
      </w:r>
    </w:p>
    <w:p w14:paraId="18F890B6" w14:textId="77777777" w:rsidR="00D07143" w:rsidRPr="00D07143" w:rsidRDefault="00D07143" w:rsidP="00D07143">
      <w:pPr>
        <w:pStyle w:val="Bibliography"/>
        <w:rPr>
          <w:rFonts w:cs="Calibri"/>
        </w:rPr>
      </w:pPr>
      <w:r w:rsidRPr="00D07143">
        <w:rPr>
          <w:rFonts w:cs="Calibri"/>
        </w:rPr>
        <w:t>37.</w:t>
      </w:r>
      <w:r w:rsidRPr="00D07143">
        <w:rPr>
          <w:rFonts w:cs="Calibri"/>
        </w:rPr>
        <w:tab/>
        <w:t xml:space="preserve">Wada, Y. </w:t>
      </w:r>
      <w:r w:rsidRPr="00D07143">
        <w:rPr>
          <w:rFonts w:cs="Calibri"/>
          <w:i/>
          <w:iCs/>
        </w:rPr>
        <w:t>et al.</w:t>
      </w:r>
      <w:r w:rsidRPr="00D07143">
        <w:rPr>
          <w:rFonts w:cs="Calibri"/>
        </w:rPr>
        <w:t xml:space="preserve"> Global monthly water stress: 2. Water demand and severity of water stress. </w:t>
      </w:r>
      <w:r w:rsidRPr="00D07143">
        <w:rPr>
          <w:rFonts w:cs="Calibri"/>
          <w:i/>
          <w:iCs/>
        </w:rPr>
        <w:t>Water Resources Research</w:t>
      </w:r>
      <w:r w:rsidRPr="00D07143">
        <w:rPr>
          <w:rFonts w:cs="Calibri"/>
        </w:rPr>
        <w:t xml:space="preserve"> </w:t>
      </w:r>
      <w:r w:rsidRPr="00D07143">
        <w:rPr>
          <w:rFonts w:cs="Calibri"/>
          <w:b/>
          <w:bCs/>
        </w:rPr>
        <w:t>47</w:t>
      </w:r>
      <w:r w:rsidRPr="00D07143">
        <w:rPr>
          <w:rFonts w:cs="Calibri"/>
        </w:rPr>
        <w:t>, (2011).</w:t>
      </w:r>
    </w:p>
    <w:p w14:paraId="12D45AE8" w14:textId="77777777" w:rsidR="00D07143" w:rsidRPr="00D07143" w:rsidRDefault="00D07143" w:rsidP="00D07143">
      <w:pPr>
        <w:pStyle w:val="Bibliography"/>
        <w:rPr>
          <w:rFonts w:cs="Calibri"/>
        </w:rPr>
      </w:pPr>
      <w:r w:rsidRPr="00D07143">
        <w:rPr>
          <w:rFonts w:cs="Calibri"/>
        </w:rPr>
        <w:t>38.</w:t>
      </w:r>
      <w:r w:rsidRPr="00D07143">
        <w:rPr>
          <w:rFonts w:cs="Calibri"/>
        </w:rPr>
        <w:tab/>
        <w:t xml:space="preserve">Weedon, G. P. </w:t>
      </w:r>
      <w:r w:rsidRPr="00D07143">
        <w:rPr>
          <w:rFonts w:cs="Calibri"/>
          <w:i/>
          <w:iCs/>
        </w:rPr>
        <w:t>et al.</w:t>
      </w:r>
      <w:r w:rsidRPr="00D07143">
        <w:rPr>
          <w:rFonts w:cs="Calibri"/>
        </w:rPr>
        <w:t xml:space="preserve"> The WFDEI meteorological forcing data set: WATCH Forcing Data methodology applied to ERA-Interim reanalysis data. </w:t>
      </w:r>
      <w:r w:rsidRPr="00D07143">
        <w:rPr>
          <w:rFonts w:cs="Calibri"/>
          <w:i/>
          <w:iCs/>
        </w:rPr>
        <w:t>Water Resources Research</w:t>
      </w:r>
      <w:r w:rsidRPr="00D07143">
        <w:rPr>
          <w:rFonts w:cs="Calibri"/>
        </w:rPr>
        <w:t xml:space="preserve"> </w:t>
      </w:r>
      <w:r w:rsidRPr="00D07143">
        <w:rPr>
          <w:rFonts w:cs="Calibri"/>
          <w:b/>
          <w:bCs/>
        </w:rPr>
        <w:t>50</w:t>
      </w:r>
      <w:r w:rsidRPr="00D07143">
        <w:rPr>
          <w:rFonts w:cs="Calibri"/>
        </w:rPr>
        <w:t>, 7505–7514 (2014).</w:t>
      </w:r>
    </w:p>
    <w:p w14:paraId="77B02003" w14:textId="77777777" w:rsidR="00D07143" w:rsidRPr="00D07143" w:rsidRDefault="00D07143" w:rsidP="00D07143">
      <w:pPr>
        <w:pStyle w:val="Bibliography"/>
        <w:rPr>
          <w:rFonts w:cs="Calibri"/>
        </w:rPr>
      </w:pPr>
      <w:r w:rsidRPr="00D07143">
        <w:rPr>
          <w:rFonts w:cs="Calibri"/>
        </w:rPr>
        <w:t>39.</w:t>
      </w:r>
      <w:r w:rsidRPr="00D07143">
        <w:rPr>
          <w:rFonts w:cs="Calibri"/>
        </w:rPr>
        <w:tab/>
        <w:t xml:space="preserve">Voisin, N. </w:t>
      </w:r>
      <w:r w:rsidRPr="00D07143">
        <w:rPr>
          <w:rFonts w:cs="Calibri"/>
          <w:i/>
          <w:iCs/>
        </w:rPr>
        <w:t>et al.</w:t>
      </w:r>
      <w:r w:rsidRPr="00D07143">
        <w:rPr>
          <w:rFonts w:cs="Calibri"/>
        </w:rPr>
        <w:t xml:space="preserve"> One-way coupling of an integrated assessment model and a water resources model: evaluation and implications of future changes over the US Midwest. </w:t>
      </w:r>
      <w:r w:rsidRPr="00D07143">
        <w:rPr>
          <w:rFonts w:cs="Calibri"/>
          <w:i/>
          <w:iCs/>
        </w:rPr>
        <w:t>Hydrology and Earth System Sciences</w:t>
      </w:r>
      <w:r w:rsidRPr="00D07143">
        <w:rPr>
          <w:rFonts w:cs="Calibri"/>
        </w:rPr>
        <w:t xml:space="preserve"> </w:t>
      </w:r>
      <w:r w:rsidRPr="00D07143">
        <w:rPr>
          <w:rFonts w:cs="Calibri"/>
          <w:b/>
          <w:bCs/>
        </w:rPr>
        <w:t>17</w:t>
      </w:r>
      <w:r w:rsidRPr="00D07143">
        <w:rPr>
          <w:rFonts w:cs="Calibri"/>
        </w:rPr>
        <w:t>, 4555–4575 (2013).</w:t>
      </w:r>
    </w:p>
    <w:p w14:paraId="3AC919F6" w14:textId="77777777" w:rsidR="00D07143" w:rsidRPr="00D07143" w:rsidRDefault="00D07143" w:rsidP="00D07143">
      <w:pPr>
        <w:pStyle w:val="Bibliography"/>
        <w:rPr>
          <w:rFonts w:cs="Calibri"/>
        </w:rPr>
      </w:pPr>
      <w:r w:rsidRPr="00D07143">
        <w:rPr>
          <w:rFonts w:cs="Calibri"/>
        </w:rPr>
        <w:t>40.</w:t>
      </w:r>
      <w:r w:rsidRPr="00D07143">
        <w:rPr>
          <w:rFonts w:cs="Calibri"/>
        </w:rPr>
        <w:tab/>
        <w:t xml:space="preserve">Warszawski, L. </w:t>
      </w:r>
      <w:r w:rsidRPr="00D07143">
        <w:rPr>
          <w:rFonts w:cs="Calibri"/>
          <w:i/>
          <w:iCs/>
        </w:rPr>
        <w:t>et al.</w:t>
      </w:r>
      <w:r w:rsidRPr="00D07143">
        <w:rPr>
          <w:rFonts w:cs="Calibri"/>
        </w:rPr>
        <w:t xml:space="preserve"> The Inter-Sectoral Impact Model Intercomparison Project (ISI–MIP): Project framework. </w:t>
      </w:r>
      <w:r w:rsidRPr="00D07143">
        <w:rPr>
          <w:rFonts w:cs="Calibri"/>
          <w:i/>
          <w:iCs/>
        </w:rPr>
        <w:t>PNAS</w:t>
      </w:r>
      <w:r w:rsidRPr="00D07143">
        <w:rPr>
          <w:rFonts w:cs="Calibri"/>
        </w:rPr>
        <w:t xml:space="preserve"> </w:t>
      </w:r>
      <w:r w:rsidRPr="00D07143">
        <w:rPr>
          <w:rFonts w:cs="Calibri"/>
          <w:b/>
          <w:bCs/>
        </w:rPr>
        <w:t>111</w:t>
      </w:r>
      <w:r w:rsidRPr="00D07143">
        <w:rPr>
          <w:rFonts w:cs="Calibri"/>
        </w:rPr>
        <w:t>, 3228–3232 (2014).</w:t>
      </w:r>
    </w:p>
    <w:p w14:paraId="4FF5CA68" w14:textId="77777777" w:rsidR="00D07143" w:rsidRPr="00D07143" w:rsidRDefault="00D07143" w:rsidP="00D07143">
      <w:pPr>
        <w:pStyle w:val="Bibliography"/>
        <w:rPr>
          <w:rFonts w:cs="Calibri"/>
        </w:rPr>
      </w:pPr>
      <w:r w:rsidRPr="00D07143">
        <w:rPr>
          <w:rFonts w:cs="Calibri"/>
        </w:rPr>
        <w:t>41.</w:t>
      </w:r>
      <w:r w:rsidRPr="00D07143">
        <w:rPr>
          <w:rFonts w:cs="Calibri"/>
        </w:rPr>
        <w:tab/>
        <w:t xml:space="preserve">Binsted, M. </w:t>
      </w:r>
      <w:r w:rsidRPr="00D07143">
        <w:rPr>
          <w:rFonts w:cs="Calibri"/>
          <w:i/>
          <w:iCs/>
        </w:rPr>
        <w:t>et al.</w:t>
      </w:r>
      <w:r w:rsidRPr="00D07143">
        <w:rPr>
          <w:rFonts w:cs="Calibri"/>
        </w:rPr>
        <w:t xml:space="preserve"> GCAM-USA v5.3_water_dispatch: Integrated modeling of subnational US energy, water, and land systems within a global framework. </w:t>
      </w:r>
      <w:r w:rsidRPr="00D07143">
        <w:rPr>
          <w:rFonts w:cs="Calibri"/>
          <w:i/>
          <w:iCs/>
        </w:rPr>
        <w:t>Geoscientific Model Development</w:t>
      </w:r>
      <w:r w:rsidRPr="00D07143">
        <w:rPr>
          <w:rFonts w:cs="Calibri"/>
        </w:rPr>
        <w:t xml:space="preserve"> </w:t>
      </w:r>
      <w:r w:rsidRPr="00D07143">
        <w:rPr>
          <w:rFonts w:cs="Calibri"/>
          <w:b/>
          <w:bCs/>
        </w:rPr>
        <w:t>15</w:t>
      </w:r>
      <w:r w:rsidRPr="00D07143">
        <w:rPr>
          <w:rFonts w:cs="Calibri"/>
        </w:rPr>
        <w:t>, 2533–2559 (2022).</w:t>
      </w:r>
    </w:p>
    <w:p w14:paraId="2362E208" w14:textId="77777777" w:rsidR="00D07143" w:rsidRPr="00D07143" w:rsidRDefault="00D07143" w:rsidP="00D07143">
      <w:pPr>
        <w:pStyle w:val="Bibliography"/>
        <w:rPr>
          <w:rFonts w:cs="Calibri"/>
        </w:rPr>
      </w:pPr>
      <w:r w:rsidRPr="00B075CD">
        <w:rPr>
          <w:rFonts w:cs="Calibri"/>
          <w:lang w:val="en-US"/>
        </w:rPr>
        <w:lastRenderedPageBreak/>
        <w:t>42.</w:t>
      </w:r>
      <w:r w:rsidRPr="00B075CD">
        <w:rPr>
          <w:rFonts w:cs="Calibri"/>
          <w:lang w:val="en-US"/>
        </w:rPr>
        <w:tab/>
        <w:t xml:space="preserve">Graham, N. T. </w:t>
      </w:r>
      <w:r w:rsidRPr="00B075CD">
        <w:rPr>
          <w:rFonts w:cs="Calibri"/>
          <w:i/>
          <w:iCs/>
          <w:lang w:val="en-US"/>
        </w:rPr>
        <w:t>et al.</w:t>
      </w:r>
      <w:r w:rsidRPr="00B075CD">
        <w:rPr>
          <w:rFonts w:cs="Calibri"/>
          <w:lang w:val="en-US"/>
        </w:rPr>
        <w:t xml:space="preserve"> </w:t>
      </w:r>
      <w:r w:rsidRPr="00D07143">
        <w:rPr>
          <w:rFonts w:cs="Calibri"/>
        </w:rPr>
        <w:t xml:space="preserve">GCAM v4.3 SSP-RCP-GCM Output Databases. </w:t>
      </w:r>
      <w:r w:rsidRPr="00D07143">
        <w:rPr>
          <w:rFonts w:cs="Calibri"/>
          <w:i/>
          <w:iCs/>
        </w:rPr>
        <w:t>Harvard Dataverse</w:t>
      </w:r>
      <w:r w:rsidRPr="00D07143">
        <w:rPr>
          <w:rFonts w:cs="Calibri"/>
        </w:rPr>
        <w:t xml:space="preserve"> https://doi.org/10.7910/DVN/DYV29J (2020).</w:t>
      </w:r>
    </w:p>
    <w:p w14:paraId="2386161D" w14:textId="77777777" w:rsidR="00D07143" w:rsidRPr="00D07143" w:rsidRDefault="00D07143" w:rsidP="00D07143">
      <w:pPr>
        <w:pStyle w:val="Bibliography"/>
        <w:rPr>
          <w:rFonts w:cs="Calibri"/>
        </w:rPr>
      </w:pPr>
      <w:r w:rsidRPr="00D07143">
        <w:rPr>
          <w:rFonts w:cs="Calibri"/>
        </w:rPr>
        <w:t>43.</w:t>
      </w:r>
      <w:r w:rsidRPr="00D07143">
        <w:rPr>
          <w:rFonts w:cs="Calibri"/>
        </w:rPr>
        <w:tab/>
        <w:t xml:space="preserve">Chen, M. </w:t>
      </w:r>
      <w:r w:rsidRPr="00D07143">
        <w:rPr>
          <w:rFonts w:cs="Calibri"/>
          <w:i/>
          <w:iCs/>
        </w:rPr>
        <w:t>et al.</w:t>
      </w:r>
      <w:r w:rsidRPr="00D07143">
        <w:rPr>
          <w:rFonts w:cs="Calibri"/>
        </w:rPr>
        <w:t xml:space="preserve"> GCAM-v4.3.chen. </w:t>
      </w:r>
      <w:r w:rsidRPr="00D07143">
        <w:rPr>
          <w:rFonts w:cs="Calibri"/>
          <w:i/>
          <w:iCs/>
        </w:rPr>
        <w:t>Zenodo</w:t>
      </w:r>
      <w:r w:rsidRPr="00D07143">
        <w:rPr>
          <w:rFonts w:cs="Calibri"/>
        </w:rPr>
        <w:t xml:space="preserve"> https://doi.org/10.5281/zenodo.3713432 (2020).</w:t>
      </w:r>
    </w:p>
    <w:p w14:paraId="6A0B1BC4" w14:textId="77777777" w:rsidR="00D07143" w:rsidRPr="00D07143" w:rsidRDefault="00D07143" w:rsidP="00D07143">
      <w:pPr>
        <w:pStyle w:val="Bibliography"/>
        <w:rPr>
          <w:rFonts w:cs="Calibri"/>
        </w:rPr>
      </w:pPr>
      <w:r w:rsidRPr="00D07143">
        <w:rPr>
          <w:rFonts w:cs="Calibri"/>
        </w:rPr>
        <w:t>44.</w:t>
      </w:r>
      <w:r w:rsidRPr="00D07143">
        <w:rPr>
          <w:rFonts w:cs="Calibri"/>
        </w:rPr>
        <w:tab/>
        <w:t xml:space="preserve">Chen, M. &amp; Vernon, C. R. GCAM-Demeter land use dataset at 0.05-degree resolution. </w:t>
      </w:r>
      <w:r w:rsidRPr="00D07143">
        <w:rPr>
          <w:rFonts w:cs="Calibri"/>
          <w:i/>
          <w:iCs/>
        </w:rPr>
        <w:t>PNNL Datahub</w:t>
      </w:r>
      <w:r w:rsidRPr="00D07143">
        <w:rPr>
          <w:rFonts w:cs="Calibri"/>
        </w:rPr>
        <w:t xml:space="preserve"> https://data.pnnl.gov/group/nodes/dataset/13192 (2020).</w:t>
      </w:r>
    </w:p>
    <w:p w14:paraId="4735281D" w14:textId="77777777" w:rsidR="00D07143" w:rsidRPr="00D07143" w:rsidRDefault="00D07143" w:rsidP="00D07143">
      <w:pPr>
        <w:pStyle w:val="Bibliography"/>
        <w:rPr>
          <w:rFonts w:cs="Calibri"/>
        </w:rPr>
      </w:pPr>
      <w:r w:rsidRPr="00D07143">
        <w:rPr>
          <w:rFonts w:cs="Calibri"/>
        </w:rPr>
        <w:t>45.</w:t>
      </w:r>
      <w:r w:rsidRPr="00D07143">
        <w:rPr>
          <w:rFonts w:cs="Calibri"/>
        </w:rPr>
        <w:tab/>
        <w:t xml:space="preserve">Vernon, C. R. &amp; Chen, M. Demeter: v1.chen. </w:t>
      </w:r>
      <w:r w:rsidRPr="00D07143">
        <w:rPr>
          <w:rFonts w:cs="Calibri"/>
          <w:i/>
          <w:iCs/>
        </w:rPr>
        <w:t>Zenodo</w:t>
      </w:r>
      <w:r w:rsidRPr="00D07143">
        <w:rPr>
          <w:rFonts w:cs="Calibri"/>
        </w:rPr>
        <w:t xml:space="preserve"> https://doi.org/10.5281/zenodo.3713378 (2020).</w:t>
      </w:r>
    </w:p>
    <w:p w14:paraId="6ADA7643" w14:textId="51261299"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30"/>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15DA7" w14:textId="77777777" w:rsidR="00DB76C5" w:rsidRDefault="00DB76C5" w:rsidP="007D356C">
      <w:r>
        <w:separator/>
      </w:r>
    </w:p>
  </w:endnote>
  <w:endnote w:type="continuationSeparator" w:id="0">
    <w:p w14:paraId="7D8B9F46" w14:textId="77777777" w:rsidR="00DB76C5" w:rsidRDefault="00DB76C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59422" w14:textId="77777777" w:rsidR="00DB76C5" w:rsidRDefault="00DB76C5" w:rsidP="007D356C">
      <w:r>
        <w:separator/>
      </w:r>
    </w:p>
  </w:footnote>
  <w:footnote w:type="continuationSeparator" w:id="0">
    <w:p w14:paraId="526B403B" w14:textId="77777777" w:rsidR="00DB76C5" w:rsidRDefault="00DB76C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6461298">
    <w:abstractNumId w:val="9"/>
  </w:num>
  <w:num w:numId="2" w16cid:durableId="1945452686">
    <w:abstractNumId w:val="7"/>
  </w:num>
  <w:num w:numId="3" w16cid:durableId="725493723">
    <w:abstractNumId w:val="10"/>
  </w:num>
  <w:num w:numId="4" w16cid:durableId="548420876">
    <w:abstractNumId w:val="1"/>
  </w:num>
  <w:num w:numId="5" w16cid:durableId="1444618104">
    <w:abstractNumId w:val="0"/>
  </w:num>
  <w:num w:numId="6" w16cid:durableId="1963222240">
    <w:abstractNumId w:val="2"/>
  </w:num>
  <w:num w:numId="7" w16cid:durableId="1177578839">
    <w:abstractNumId w:val="6"/>
  </w:num>
  <w:num w:numId="8" w16cid:durableId="1745296735">
    <w:abstractNumId w:val="11"/>
  </w:num>
  <w:num w:numId="9" w16cid:durableId="981277465">
    <w:abstractNumId w:val="3"/>
  </w:num>
  <w:num w:numId="10" w16cid:durableId="205459058">
    <w:abstractNumId w:val="8"/>
  </w:num>
  <w:num w:numId="11" w16cid:durableId="1636913669">
    <w:abstractNumId w:val="4"/>
  </w:num>
  <w:num w:numId="12" w16cid:durableId="63263743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1697"/>
    <w:rsid w:val="000025E2"/>
    <w:rsid w:val="00002673"/>
    <w:rsid w:val="0000442D"/>
    <w:rsid w:val="00006EE9"/>
    <w:rsid w:val="00012222"/>
    <w:rsid w:val="00014671"/>
    <w:rsid w:val="00015D5C"/>
    <w:rsid w:val="0001751E"/>
    <w:rsid w:val="00017B90"/>
    <w:rsid w:val="000237CB"/>
    <w:rsid w:val="00025021"/>
    <w:rsid w:val="00025848"/>
    <w:rsid w:val="00030B14"/>
    <w:rsid w:val="00031FD2"/>
    <w:rsid w:val="00032752"/>
    <w:rsid w:val="00032DBF"/>
    <w:rsid w:val="000337F3"/>
    <w:rsid w:val="0003503E"/>
    <w:rsid w:val="00036365"/>
    <w:rsid w:val="00040758"/>
    <w:rsid w:val="0004478A"/>
    <w:rsid w:val="00045B60"/>
    <w:rsid w:val="000529AB"/>
    <w:rsid w:val="00055D80"/>
    <w:rsid w:val="00063AD4"/>
    <w:rsid w:val="00070888"/>
    <w:rsid w:val="000768CB"/>
    <w:rsid w:val="00076EE2"/>
    <w:rsid w:val="000775F4"/>
    <w:rsid w:val="000778C3"/>
    <w:rsid w:val="000803BC"/>
    <w:rsid w:val="00080F5D"/>
    <w:rsid w:val="00083333"/>
    <w:rsid w:val="00085004"/>
    <w:rsid w:val="00086E02"/>
    <w:rsid w:val="00093556"/>
    <w:rsid w:val="000935ED"/>
    <w:rsid w:val="00095E99"/>
    <w:rsid w:val="000976D5"/>
    <w:rsid w:val="00097FFC"/>
    <w:rsid w:val="000A16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233"/>
    <w:rsid w:val="000D73EF"/>
    <w:rsid w:val="000E0D1F"/>
    <w:rsid w:val="000E0EFF"/>
    <w:rsid w:val="000E3440"/>
    <w:rsid w:val="000E5F70"/>
    <w:rsid w:val="000E7100"/>
    <w:rsid w:val="000E7D79"/>
    <w:rsid w:val="000F0CC2"/>
    <w:rsid w:val="000F0FB9"/>
    <w:rsid w:val="000F1D00"/>
    <w:rsid w:val="000F3E48"/>
    <w:rsid w:val="000F75E0"/>
    <w:rsid w:val="0010200F"/>
    <w:rsid w:val="001020F8"/>
    <w:rsid w:val="00103AD4"/>
    <w:rsid w:val="0010578B"/>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228C"/>
    <w:rsid w:val="001C37A7"/>
    <w:rsid w:val="001C5C17"/>
    <w:rsid w:val="001C5D9B"/>
    <w:rsid w:val="001C62F4"/>
    <w:rsid w:val="001D0C8D"/>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8B0"/>
    <w:rsid w:val="00237BDB"/>
    <w:rsid w:val="002406A1"/>
    <w:rsid w:val="002427FA"/>
    <w:rsid w:val="002456CC"/>
    <w:rsid w:val="0025006C"/>
    <w:rsid w:val="002513DB"/>
    <w:rsid w:val="002539D6"/>
    <w:rsid w:val="00253AD0"/>
    <w:rsid w:val="0025582E"/>
    <w:rsid w:val="00255BD9"/>
    <w:rsid w:val="00257227"/>
    <w:rsid w:val="00260ABF"/>
    <w:rsid w:val="00260D9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346BC"/>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5A70"/>
    <w:rsid w:val="00466CC7"/>
    <w:rsid w:val="00467ECA"/>
    <w:rsid w:val="0047485A"/>
    <w:rsid w:val="00477882"/>
    <w:rsid w:val="00483B76"/>
    <w:rsid w:val="004866DC"/>
    <w:rsid w:val="0048700F"/>
    <w:rsid w:val="0049452C"/>
    <w:rsid w:val="00495595"/>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2474"/>
    <w:rsid w:val="005A37A8"/>
    <w:rsid w:val="005A496C"/>
    <w:rsid w:val="005B16A4"/>
    <w:rsid w:val="005B3079"/>
    <w:rsid w:val="005B4793"/>
    <w:rsid w:val="005B48DF"/>
    <w:rsid w:val="005B4B40"/>
    <w:rsid w:val="005B74CB"/>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2A2A"/>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977DE"/>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22AF"/>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2E05"/>
    <w:rsid w:val="00994267"/>
    <w:rsid w:val="00997EFF"/>
    <w:rsid w:val="009A099C"/>
    <w:rsid w:val="009A2020"/>
    <w:rsid w:val="009A47C1"/>
    <w:rsid w:val="009A488A"/>
    <w:rsid w:val="009B0F3C"/>
    <w:rsid w:val="009B11A4"/>
    <w:rsid w:val="009B1655"/>
    <w:rsid w:val="009B4143"/>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9696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5CD"/>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66C3E"/>
    <w:rsid w:val="00B703F7"/>
    <w:rsid w:val="00B7262D"/>
    <w:rsid w:val="00B726F4"/>
    <w:rsid w:val="00B73A13"/>
    <w:rsid w:val="00B74693"/>
    <w:rsid w:val="00B74E54"/>
    <w:rsid w:val="00B768C4"/>
    <w:rsid w:val="00B77C52"/>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203"/>
    <w:rsid w:val="00C01764"/>
    <w:rsid w:val="00C06D70"/>
    <w:rsid w:val="00C124D9"/>
    <w:rsid w:val="00C15259"/>
    <w:rsid w:val="00C23631"/>
    <w:rsid w:val="00C26715"/>
    <w:rsid w:val="00C27D40"/>
    <w:rsid w:val="00C31566"/>
    <w:rsid w:val="00C34C87"/>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03BC"/>
    <w:rsid w:val="00D0323B"/>
    <w:rsid w:val="00D03EB9"/>
    <w:rsid w:val="00D04A0E"/>
    <w:rsid w:val="00D04A6B"/>
    <w:rsid w:val="00D05ADE"/>
    <w:rsid w:val="00D07143"/>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65C4"/>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B76C5"/>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245C"/>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60E0"/>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78447341">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VIQEAB" TargetMode="External"/><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hyperlink" Target="https://data.pnnl.gov/dataset/13192"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doi.org/10.5281/zenodo.371343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yperlink" Target="https://doi.org/10.5281/zenodo.76367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7910/DVN/DYV29J"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5281/zenodo.6399488" TargetMode="External"/><Relationship Id="rId28" Type="http://schemas.openxmlformats.org/officeDocument/2006/relationships/hyperlink" Target="https://github.com/JGCRI/khan-etal_2022_tethysSSPRCP/blob/v1-pre-publish/scripts/extract_water_data.R" TargetMode="External"/><Relationship Id="rId10" Type="http://schemas.openxmlformats.org/officeDocument/2006/relationships/image" Target="media/image1.jpeg"/><Relationship Id="rId19" Type="http://schemas.openxmlformats.org/officeDocument/2006/relationships/hyperlink" Target="https://doi.org/10.7910/DVN/VIQEAB"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openxmlformats.org/officeDocument/2006/relationships/hyperlink" Target="https://jgcri.github.io/khan-etal_2022_tethysSSPRCP/index.html" TargetMode="External"/><Relationship Id="rId22" Type="http://schemas.openxmlformats.org/officeDocument/2006/relationships/hyperlink" Target="https://doi.org/10.7910/DVN/VIQEAB" TargetMode="External"/><Relationship Id="rId27" Type="http://schemas.openxmlformats.org/officeDocument/2006/relationships/hyperlink" Target="http://doi.org/10.5281/zenodo.3713378"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30936</Words>
  <Characters>176341</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6864</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5</cp:revision>
  <cp:lastPrinted>2023-03-19T06:03:00Z</cp:lastPrinted>
  <dcterms:created xsi:type="dcterms:W3CDTF">2023-03-19T06:03:00Z</dcterms:created>
  <dcterms:modified xsi:type="dcterms:W3CDTF">2023-03-1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KOJAnUt"/&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